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575E7" w14:textId="162278D3" w:rsidR="00460E72" w:rsidRPr="00203744" w:rsidRDefault="00E1610E" w:rsidP="00460E72">
      <w:pPr>
        <w:spacing w:after="120" w:line="276" w:lineRule="auto"/>
        <w:rPr>
          <w:b/>
          <w:color w:val="000000" w:themeColor="text1"/>
        </w:rPr>
      </w:pPr>
      <w:r>
        <w:rPr>
          <w:noProof/>
          <w:lang w:val="id-ID" w:eastAsia="id-ID"/>
        </w:rPr>
        <mc:AlternateContent>
          <mc:Choice Requires="wps">
            <w:drawing>
              <wp:anchor distT="0" distB="0" distL="114300" distR="114300" simplePos="0" relativeHeight="251676672" behindDoc="0" locked="0" layoutInCell="1" allowOverlap="1" wp14:anchorId="34B8D3C9" wp14:editId="6872FD27">
                <wp:simplePos x="0" y="0"/>
                <wp:positionH relativeFrom="margin">
                  <wp:posOffset>5289550</wp:posOffset>
                </wp:positionH>
                <wp:positionV relativeFrom="paragraph">
                  <wp:posOffset>175895</wp:posOffset>
                </wp:positionV>
                <wp:extent cx="942975" cy="4286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942975" cy="428625"/>
                        </a:xfrm>
                        <a:prstGeom prst="rect">
                          <a:avLst/>
                        </a:prstGeom>
                        <a:solidFill>
                          <a:schemeClr val="lt1"/>
                        </a:solidFill>
                        <a:ln w="6350">
                          <a:noFill/>
                        </a:ln>
                      </wps:spPr>
                      <wps:txbx>
                        <w:txbxContent>
                          <w:p w14:paraId="5BA42435" w14:textId="4B5A2F48" w:rsidR="00E1610E" w:rsidRDefault="00E161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B8D3C9" id="_x0000_t202" coordsize="21600,21600" o:spt="202" path="m,l,21600r21600,l21600,xe">
                <v:stroke joinstyle="miter"/>
                <v:path gradientshapeok="t" o:connecttype="rect"/>
              </v:shapetype>
              <v:shape id="Text Box 4" o:spid="_x0000_s1026" type="#_x0000_t202" style="position:absolute;left:0;text-align:left;margin-left:416.5pt;margin-top:13.85pt;width:74.25pt;height:33.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" fillcolor="white [3201]" stroked="f" strokeweight=".5pt">
                <v:textbox>
                  <w:txbxContent>
                    <w:p w14:paraId="5BA42435" w14:textId="4B5A2F48" w:rsidR="00E1610E" w:rsidRDefault="00E1610E"/>
                  </w:txbxContent>
                </v:textbox>
                <w10:wrap anchorx="margin"/>
              </v:shape>
            </w:pict>
          </mc:Fallback>
        </mc:AlternateContent>
      </w:r>
      <w:bookmarkStart w:id="0" w:name="_GoBack"/>
      <w:bookmarkEnd w:id="0"/>
      <w:r w:rsidR="00460E72" w:rsidRPr="00203744">
        <w:rPr>
          <w:b/>
          <w:color w:val="000000" w:themeColor="text1"/>
        </w:rPr>
        <w:t>PENGEMBANGAN ALAT PERMAINAN EDUKATIF</w:t>
      </w:r>
      <w:r>
        <w:rPr>
          <w:b/>
          <w:color w:val="000000" w:themeColor="text1"/>
        </w:rPr>
        <w:t xml:space="preserve"> </w:t>
      </w:r>
      <w:r w:rsidR="00460E72" w:rsidRPr="00203744">
        <w:rPr>
          <w:b/>
          <w:color w:val="000000" w:themeColor="text1"/>
        </w:rPr>
        <w:t>UNTUK MENINGKATKAN KEMAMPUAN BERFIKIR SIMBOLIK ANAK USIA 5-6 TAHUN</w:t>
      </w:r>
    </w:p>
    <w:p w14:paraId="3549130F" w14:textId="153BDF19" w:rsidR="00460E72" w:rsidRPr="00203744" w:rsidRDefault="00460E72" w:rsidP="00460E72">
      <w:pPr>
        <w:spacing w:after="120" w:line="276" w:lineRule="auto"/>
        <w:rPr>
          <w:color w:val="000000" w:themeColor="text1"/>
        </w:rPr>
      </w:pPr>
    </w:p>
    <w:p w14:paraId="4F6CEEC1" w14:textId="28B8616E" w:rsidR="00460E72" w:rsidRPr="00203744" w:rsidRDefault="00460E72" w:rsidP="00460E72">
      <w:pPr>
        <w:spacing w:line="276" w:lineRule="auto"/>
        <w:rPr>
          <w:color w:val="000000" w:themeColor="text1"/>
        </w:rPr>
      </w:pPr>
      <w:r w:rsidRPr="00203744">
        <w:rPr>
          <w:color w:val="000000" w:themeColor="text1"/>
        </w:rPr>
        <w:t>Rohmatul Maulidiya</w:t>
      </w:r>
    </w:p>
    <w:p w14:paraId="211046D2" w14:textId="64134864" w:rsidR="00460E72" w:rsidRPr="00203744" w:rsidRDefault="00460E72" w:rsidP="00460E72">
      <w:pPr>
        <w:spacing w:line="276" w:lineRule="auto"/>
        <w:rPr>
          <w:color w:val="000000" w:themeColor="text1"/>
        </w:rPr>
      </w:pPr>
      <w:r w:rsidRPr="00203744">
        <w:rPr>
          <w:color w:val="000000" w:themeColor="text1"/>
        </w:rPr>
        <w:t>PG PAUD, Fakultas Ilmu Pendidikan, Universitas Negeri Surabaya</w:t>
      </w:r>
    </w:p>
    <w:p w14:paraId="08799E90" w14:textId="366A6445" w:rsidR="00460E72" w:rsidRPr="00203744" w:rsidRDefault="00D20E5B" w:rsidP="00460E72">
      <w:pPr>
        <w:spacing w:line="276" w:lineRule="auto"/>
        <w:rPr>
          <w:color w:val="000000" w:themeColor="text1"/>
          <w:u w:val="single"/>
        </w:rPr>
      </w:pPr>
      <w:hyperlink r:id="rId8">
        <w:r w:rsidR="00460E72" w:rsidRPr="00203744">
          <w:rPr>
            <w:color w:val="000000" w:themeColor="text1"/>
            <w:u w:val="single"/>
          </w:rPr>
          <w:t>Rohmatul.17010684044@mhs.unesa.ac.id</w:t>
        </w:r>
      </w:hyperlink>
    </w:p>
    <w:p w14:paraId="3CC4BD99" w14:textId="77777777" w:rsidR="00460E72" w:rsidRPr="00203744" w:rsidRDefault="00460E72" w:rsidP="00460E72">
      <w:pPr>
        <w:spacing w:line="276" w:lineRule="auto"/>
        <w:rPr>
          <w:color w:val="000000" w:themeColor="text1"/>
          <w:u w:val="single"/>
        </w:rPr>
      </w:pPr>
    </w:p>
    <w:p w14:paraId="62AA74C4" w14:textId="77777777" w:rsidR="00460E72" w:rsidRPr="00203744" w:rsidRDefault="00460E72" w:rsidP="00460E72">
      <w:pPr>
        <w:spacing w:line="276" w:lineRule="auto"/>
        <w:rPr>
          <w:color w:val="000000" w:themeColor="text1"/>
        </w:rPr>
      </w:pPr>
      <w:r w:rsidRPr="00203744">
        <w:rPr>
          <w:color w:val="000000" w:themeColor="text1"/>
        </w:rPr>
        <w:t>Dewi Komalasari</w:t>
      </w:r>
    </w:p>
    <w:p w14:paraId="404E6968" w14:textId="77777777" w:rsidR="00460E72" w:rsidRPr="00203744" w:rsidRDefault="00460E72" w:rsidP="00460E72">
      <w:pPr>
        <w:spacing w:line="276" w:lineRule="auto"/>
        <w:rPr>
          <w:color w:val="000000" w:themeColor="text1"/>
        </w:rPr>
      </w:pPr>
      <w:r w:rsidRPr="00203744">
        <w:rPr>
          <w:color w:val="000000" w:themeColor="text1"/>
        </w:rPr>
        <w:t>PG PAUD, Fakultas Ilmu Pendidikan, Universitas Negeri Surabaya</w:t>
      </w:r>
    </w:p>
    <w:p w14:paraId="0360150B" w14:textId="239C287F" w:rsidR="000F18CE" w:rsidRPr="000F18CE" w:rsidRDefault="00460E72" w:rsidP="000F18CE">
      <w:pPr>
        <w:spacing w:line="276" w:lineRule="auto"/>
        <w:rPr>
          <w:color w:val="000000" w:themeColor="text1"/>
          <w:u w:val="single"/>
        </w:rPr>
      </w:pPr>
      <w:r w:rsidRPr="00203744">
        <w:rPr>
          <w:color w:val="000000" w:themeColor="text1"/>
        </w:rPr>
        <w:t xml:space="preserve"> </w:t>
      </w:r>
      <w:hyperlink r:id="rId9">
        <w:r w:rsidRPr="00203744">
          <w:rPr>
            <w:color w:val="000000" w:themeColor="text1"/>
            <w:u w:val="single"/>
          </w:rPr>
          <w:t>dewikomalasari@unesa.ac.id</w:t>
        </w:r>
      </w:hyperlink>
    </w:p>
    <w:p w14:paraId="63A3F978" w14:textId="77777777" w:rsidR="00460E72" w:rsidRPr="00203744" w:rsidRDefault="00460E72" w:rsidP="00460E72">
      <w:pPr>
        <w:spacing w:line="276" w:lineRule="auto"/>
        <w:rPr>
          <w:color w:val="000000" w:themeColor="text1"/>
          <w:u w:val="single"/>
        </w:rPr>
      </w:pPr>
    </w:p>
    <w:p w14:paraId="24A65646" w14:textId="77777777" w:rsidR="00460E72" w:rsidRPr="00203744" w:rsidRDefault="00460E72" w:rsidP="00460E72">
      <w:pPr>
        <w:pBdr>
          <w:top w:val="nil"/>
          <w:left w:val="nil"/>
          <w:bottom w:val="nil"/>
          <w:right w:val="nil"/>
          <w:between w:val="nil"/>
        </w:pBdr>
        <w:spacing w:before="240" w:after="40"/>
        <w:rPr>
          <w:b/>
          <w:color w:val="000000" w:themeColor="text1"/>
          <w:sz w:val="22"/>
          <w:szCs w:val="22"/>
        </w:rPr>
      </w:pPr>
      <w:r w:rsidRPr="00203744">
        <w:rPr>
          <w:b/>
          <w:color w:val="000000" w:themeColor="text1"/>
          <w:sz w:val="22"/>
          <w:szCs w:val="22"/>
        </w:rPr>
        <w:t>Abstrak</w:t>
      </w:r>
    </w:p>
    <w:p w14:paraId="249F4BC1" w14:textId="5AAA74EA" w:rsidR="00460E72" w:rsidRDefault="00460E72" w:rsidP="0079278E">
      <w:pPr>
        <w:ind w:left="720" w:right="569" w:firstLine="720"/>
        <w:jc w:val="both"/>
        <w:rPr>
          <w:color w:val="000000" w:themeColor="text1"/>
        </w:rPr>
      </w:pPr>
      <w:r w:rsidRPr="00203744">
        <w:rPr>
          <w:color w:val="000000" w:themeColor="text1"/>
        </w:rPr>
        <w:t xml:space="preserve">Keterbatasan dalam penggunaan Alat Permainan Edukatif dapat membuat pembelajaran menjadi monoton, membosankan dan tidak menarik. Hal tersebut bisa menghambat proses perkembangan anak, salah satunya adalah perkembangan kognitif anak dalam berfikir simbolik. Tujuan dari penelitian ini yaitu untuk mengetahui hasil pengembangan Alat Permainan Edukatif </w:t>
      </w:r>
      <w:r w:rsidR="00976FBB" w:rsidRPr="00976FBB">
        <w:rPr>
          <w:i/>
          <w:iCs/>
          <w:color w:val="000000" w:themeColor="text1"/>
        </w:rPr>
        <w:t>Little Uno</w:t>
      </w:r>
      <w:r w:rsidR="00812BF7" w:rsidRPr="00203744">
        <w:rPr>
          <w:i/>
          <w:iCs/>
          <w:color w:val="000000" w:themeColor="text1"/>
        </w:rPr>
        <w:t xml:space="preserve"> </w:t>
      </w:r>
      <w:r w:rsidRPr="00203744">
        <w:rPr>
          <w:color w:val="000000" w:themeColor="text1"/>
        </w:rPr>
        <w:t xml:space="preserve"> dan untuk mendapatkan efektifitas Alat Permainan Edukatif </w:t>
      </w:r>
      <w:r w:rsidR="00976FBB" w:rsidRPr="00976FBB">
        <w:rPr>
          <w:i/>
          <w:iCs/>
          <w:color w:val="000000" w:themeColor="text1"/>
        </w:rPr>
        <w:t>Little Uno</w:t>
      </w:r>
      <w:r w:rsidR="00812BF7" w:rsidRPr="00203744">
        <w:rPr>
          <w:i/>
          <w:iCs/>
          <w:color w:val="000000" w:themeColor="text1"/>
        </w:rPr>
        <w:t xml:space="preserve"> </w:t>
      </w:r>
      <w:r w:rsidRPr="00203744">
        <w:rPr>
          <w:color w:val="000000" w:themeColor="text1"/>
        </w:rPr>
        <w:t xml:space="preserve"> dalam Meningkatkan Kemampuan Berfikir Simbolik  Anak Usia 5-6 tahun melalui validasi ahli materi dan ahli media serta uji coba ke anak usia 5-6 tahun. Penelitian ini menggunakan metode penelitian </w:t>
      </w:r>
      <w:r w:rsidRPr="00203744">
        <w:rPr>
          <w:i/>
          <w:color w:val="000000" w:themeColor="text1"/>
        </w:rPr>
        <w:t>Research and Development</w:t>
      </w:r>
      <w:r w:rsidRPr="00203744">
        <w:rPr>
          <w:color w:val="000000" w:themeColor="text1"/>
        </w:rPr>
        <w:t xml:space="preserve"> (R&amp;D) dengan model pengembangan ADDIE (</w:t>
      </w:r>
      <w:r w:rsidRPr="00203744">
        <w:rPr>
          <w:i/>
          <w:color w:val="000000" w:themeColor="text1"/>
        </w:rPr>
        <w:t>Analysis-Design Development-Implementation and Evaluation</w:t>
      </w:r>
      <w:r w:rsidRPr="00203744">
        <w:rPr>
          <w:color w:val="000000" w:themeColor="text1"/>
        </w:rPr>
        <w:t>).</w:t>
      </w:r>
      <w:r w:rsidR="000B24A7">
        <w:rPr>
          <w:color w:val="000000" w:themeColor="text1"/>
          <w:lang w:val="id-ID"/>
        </w:rPr>
        <w:t xml:space="preserve"> </w:t>
      </w:r>
      <w:r w:rsidR="00A724F4">
        <w:rPr>
          <w:color w:val="000000" w:themeColor="text1"/>
          <w:lang w:val="id-ID"/>
        </w:rPr>
        <w:t xml:space="preserve">Uji validasi </w:t>
      </w:r>
      <w:r w:rsidR="00A724F4" w:rsidRPr="004B2FDD">
        <w:rPr>
          <w:color w:val="000000" w:themeColor="text1"/>
          <w:lang w:val="id-ID"/>
        </w:rPr>
        <w:t xml:space="preserve">ahli materi dan ahli media </w:t>
      </w:r>
      <w:r w:rsidR="00A724F4">
        <w:rPr>
          <w:color w:val="000000" w:themeColor="text1"/>
          <w:lang w:val="id-ID"/>
        </w:rPr>
        <w:t>oleh</w:t>
      </w:r>
      <w:r w:rsidR="006477D8" w:rsidRPr="004B2FDD">
        <w:rPr>
          <w:color w:val="000000" w:themeColor="text1"/>
          <w:lang w:val="id-ID"/>
        </w:rPr>
        <w:t xml:space="preserve"> dosen jurusan PG-PAUD, Fakultas Ilmu Pendidikan, </w:t>
      </w:r>
      <w:r w:rsidR="004B2FDD">
        <w:rPr>
          <w:color w:val="000000" w:themeColor="text1"/>
          <w:lang w:val="id-ID"/>
        </w:rPr>
        <w:t xml:space="preserve">UNESA </w:t>
      </w:r>
      <w:r w:rsidR="00E42CEC">
        <w:rPr>
          <w:color w:val="000000" w:themeColor="text1"/>
          <w:lang w:val="id-ID"/>
        </w:rPr>
        <w:t>yang diperoleh hasil 9</w:t>
      </w:r>
      <w:r w:rsidR="00946A64">
        <w:rPr>
          <w:color w:val="000000" w:themeColor="text1"/>
          <w:lang w:val="id-ID"/>
        </w:rPr>
        <w:t>9%</w:t>
      </w:r>
      <w:r w:rsidR="00803960">
        <w:rPr>
          <w:color w:val="000000" w:themeColor="text1"/>
          <w:lang w:val="id-ID"/>
        </w:rPr>
        <w:t xml:space="preserve"> validasi </w:t>
      </w:r>
      <w:r w:rsidR="00803960" w:rsidRPr="004B2FDD">
        <w:rPr>
          <w:color w:val="000000" w:themeColor="text1"/>
          <w:lang w:val="id-ID"/>
        </w:rPr>
        <w:t>materi</w:t>
      </w:r>
      <w:r w:rsidR="00803960">
        <w:rPr>
          <w:color w:val="000000" w:themeColor="text1"/>
          <w:lang w:val="id-ID"/>
        </w:rPr>
        <w:t xml:space="preserve"> dan 94% validasi media sehingga dinyatakan layak digunakan tanpa revisi</w:t>
      </w:r>
      <w:r w:rsidR="00E42CEC">
        <w:rPr>
          <w:color w:val="000000" w:themeColor="text1"/>
          <w:lang w:val="id-ID"/>
        </w:rPr>
        <w:t xml:space="preserve"> </w:t>
      </w:r>
      <w:r w:rsidR="00A724F4">
        <w:rPr>
          <w:color w:val="000000" w:themeColor="text1"/>
          <w:lang w:val="id-ID"/>
        </w:rPr>
        <w:t xml:space="preserve">. </w:t>
      </w:r>
      <w:r w:rsidR="00A724F4" w:rsidRPr="004B2FDD">
        <w:rPr>
          <w:color w:val="000000" w:themeColor="text1"/>
          <w:lang w:val="id-ID"/>
        </w:rPr>
        <w:t>Subjek uji coba</w:t>
      </w:r>
      <w:r w:rsidR="00E42CEC">
        <w:rPr>
          <w:color w:val="000000" w:themeColor="text1"/>
          <w:lang w:val="id-ID"/>
        </w:rPr>
        <w:t xml:space="preserve"> dilakukan</w:t>
      </w:r>
      <w:r w:rsidR="00A724F4" w:rsidRPr="004B2FDD">
        <w:rPr>
          <w:color w:val="000000" w:themeColor="text1"/>
          <w:lang w:val="id-ID"/>
        </w:rPr>
        <w:t xml:space="preserve"> pada </w:t>
      </w:r>
      <w:r w:rsidR="00E42CEC">
        <w:rPr>
          <w:color w:val="000000" w:themeColor="text1"/>
          <w:lang w:val="id-ID"/>
        </w:rPr>
        <w:t>5 a</w:t>
      </w:r>
      <w:r w:rsidRPr="004B2FDD">
        <w:rPr>
          <w:color w:val="000000" w:themeColor="text1"/>
          <w:lang w:val="id-ID"/>
        </w:rPr>
        <w:t>nak Usia 5-6 tahun</w:t>
      </w:r>
      <w:r w:rsidR="00E42CEC">
        <w:rPr>
          <w:color w:val="000000" w:themeColor="text1"/>
          <w:lang w:val="id-ID"/>
        </w:rPr>
        <w:t xml:space="preserve"> dikecamatan Bungah</w:t>
      </w:r>
      <w:r w:rsidR="00803960">
        <w:rPr>
          <w:color w:val="000000" w:themeColor="text1"/>
          <w:lang w:val="id-ID"/>
        </w:rPr>
        <w:t xml:space="preserve"> dengan </w:t>
      </w:r>
      <w:r w:rsidR="008E1E92">
        <w:rPr>
          <w:color w:val="000000" w:themeColor="text1"/>
          <w:lang w:val="id-ID"/>
        </w:rPr>
        <w:t xml:space="preserve">teknik observasi dengan hasil </w:t>
      </w:r>
      <w:r w:rsidR="004B2FDD" w:rsidRPr="0089324E">
        <w:rPr>
          <w:iCs/>
          <w:color w:val="000000" w:themeColor="text1"/>
          <w:lang w:val="id-ID"/>
        </w:rPr>
        <w:t>1) 5 dari 5 anak mengetahui huruf A-Z dengan baik, 2) 5 dari 5 anak mampu menunjukkan lambang huruf kapital A-Z dengan baik, 3) 5 dari 5 anak mampu menunjukkan lambang huruf kecil A-Z dengan baik, 4) 4 dari 5 anak mengetahui huruf Vokal 5) 4 dari 5 anak mengetahui huruf konsonan 6) 4 dari 5 anak mampu menyebutkan lambang huruf vokal 7) 5 dari 5 anak mampu melengkapi huruf menjadi sebuah kata dengan baik, 8) 4 dari 5 anak mampu menyusun huruf menjadi sebuah kata dengan baik, 9) 5 dari 5 anak mampu membaca kata pada kartu gambar dengan baik.</w:t>
      </w:r>
      <w:r w:rsidR="004B2FDD">
        <w:rPr>
          <w:iCs/>
          <w:color w:val="000000" w:themeColor="text1"/>
          <w:lang w:val="id-ID"/>
        </w:rPr>
        <w:t xml:space="preserve"> Kesimpulan dari penelitian pengembangan ini bahwa </w:t>
      </w:r>
      <w:r w:rsidR="004B2FDD" w:rsidRPr="00203744">
        <w:rPr>
          <w:color w:val="000000" w:themeColor="text1"/>
        </w:rPr>
        <w:t xml:space="preserve">Alat Permainan Edukatif </w:t>
      </w:r>
      <w:r w:rsidR="00976FBB" w:rsidRPr="00976FBB">
        <w:rPr>
          <w:i/>
          <w:iCs/>
          <w:color w:val="000000" w:themeColor="text1"/>
        </w:rPr>
        <w:t>Little Uno</w:t>
      </w:r>
      <w:r w:rsidR="004B2FDD" w:rsidRPr="00203744">
        <w:rPr>
          <w:i/>
          <w:iCs/>
          <w:color w:val="000000" w:themeColor="text1"/>
        </w:rPr>
        <w:t xml:space="preserve"> </w:t>
      </w:r>
      <w:r w:rsidR="0079278E">
        <w:rPr>
          <w:color w:val="000000" w:themeColor="text1"/>
          <w:lang w:val="id-ID"/>
        </w:rPr>
        <w:t xml:space="preserve">layak digunakan untuk </w:t>
      </w:r>
      <w:r w:rsidR="0079278E" w:rsidRPr="00203744">
        <w:rPr>
          <w:color w:val="000000" w:themeColor="text1"/>
        </w:rPr>
        <w:t>anak usia 5-6 tahun</w:t>
      </w:r>
      <w:r w:rsidR="0079278E">
        <w:rPr>
          <w:color w:val="000000" w:themeColor="text1"/>
          <w:lang w:val="id-ID"/>
        </w:rPr>
        <w:t xml:space="preserve"> dan efektif dalam </w:t>
      </w:r>
      <w:r w:rsidR="0079278E" w:rsidRPr="00203744">
        <w:rPr>
          <w:color w:val="000000" w:themeColor="text1"/>
        </w:rPr>
        <w:t>meningkatkan kemampuan berfikir simbolik</w:t>
      </w:r>
      <w:r w:rsidR="0079278E">
        <w:rPr>
          <w:color w:val="000000" w:themeColor="text1"/>
          <w:lang w:val="id-ID"/>
        </w:rPr>
        <w:t>.</w:t>
      </w:r>
      <w:r w:rsidR="0079278E" w:rsidRPr="00203744">
        <w:rPr>
          <w:color w:val="000000" w:themeColor="text1"/>
        </w:rPr>
        <w:t xml:space="preserve">  </w:t>
      </w:r>
    </w:p>
    <w:p w14:paraId="4628E6BE" w14:textId="22EB500F" w:rsidR="00F12B53" w:rsidRPr="00F12B53" w:rsidRDefault="00F12B53" w:rsidP="006F7631">
      <w:pPr>
        <w:ind w:right="569"/>
        <w:jc w:val="both"/>
        <w:rPr>
          <w:color w:val="000000" w:themeColor="text1"/>
          <w:lang w:val="id-ID"/>
        </w:rPr>
      </w:pPr>
      <w:r>
        <w:rPr>
          <w:color w:val="000000" w:themeColor="text1"/>
        </w:rPr>
        <w:tab/>
      </w:r>
      <w:r>
        <w:rPr>
          <w:color w:val="000000" w:themeColor="text1"/>
          <w:lang w:val="id-ID"/>
        </w:rPr>
        <w:t xml:space="preserve">Kata </w:t>
      </w:r>
      <w:r w:rsidR="006F7631">
        <w:rPr>
          <w:color w:val="000000" w:themeColor="text1"/>
          <w:lang w:val="id-ID"/>
        </w:rPr>
        <w:t>K</w:t>
      </w:r>
      <w:r>
        <w:rPr>
          <w:color w:val="000000" w:themeColor="text1"/>
          <w:lang w:val="id-ID"/>
        </w:rPr>
        <w:t xml:space="preserve">unci : </w:t>
      </w:r>
      <w:r w:rsidR="006F7631">
        <w:rPr>
          <w:color w:val="000000" w:themeColor="text1"/>
          <w:lang w:val="id-ID"/>
        </w:rPr>
        <w:t>Alat Permainan  Edukatif, Berfikir Simbolik, Anak Usia 5-6 Tahun.</w:t>
      </w:r>
    </w:p>
    <w:p w14:paraId="0E29E7CF" w14:textId="77777777" w:rsidR="00460E72" w:rsidRPr="004B2FDD" w:rsidRDefault="00460E72" w:rsidP="00460E72">
      <w:pPr>
        <w:pBdr>
          <w:top w:val="nil"/>
          <w:left w:val="nil"/>
          <w:bottom w:val="nil"/>
          <w:right w:val="nil"/>
          <w:between w:val="nil"/>
        </w:pBdr>
        <w:tabs>
          <w:tab w:val="left" w:pos="720"/>
          <w:tab w:val="left" w:pos="6434"/>
        </w:tabs>
        <w:ind w:left="567" w:right="567"/>
        <w:jc w:val="both"/>
        <w:rPr>
          <w:color w:val="000000" w:themeColor="text1"/>
          <w:lang w:val="id-ID"/>
        </w:rPr>
      </w:pPr>
      <w:r w:rsidRPr="004B2FDD">
        <w:rPr>
          <w:color w:val="000000" w:themeColor="text1"/>
          <w:lang w:val="id-ID"/>
        </w:rPr>
        <w:tab/>
      </w:r>
      <w:r w:rsidRPr="004B2FDD">
        <w:rPr>
          <w:color w:val="000000" w:themeColor="text1"/>
          <w:lang w:val="id-ID"/>
        </w:rPr>
        <w:tab/>
      </w:r>
    </w:p>
    <w:p w14:paraId="78AEA89E" w14:textId="77777777" w:rsidR="00460E72" w:rsidRPr="00203744" w:rsidRDefault="00460E72" w:rsidP="00460E72">
      <w:pPr>
        <w:pBdr>
          <w:top w:val="nil"/>
          <w:left w:val="nil"/>
          <w:bottom w:val="nil"/>
          <w:right w:val="nil"/>
          <w:between w:val="nil"/>
        </w:pBdr>
        <w:spacing w:before="240" w:after="40"/>
        <w:rPr>
          <w:b/>
          <w:i/>
          <w:color w:val="000000" w:themeColor="text1"/>
          <w:sz w:val="22"/>
          <w:szCs w:val="22"/>
        </w:rPr>
      </w:pPr>
      <w:r w:rsidRPr="00203744">
        <w:rPr>
          <w:b/>
          <w:i/>
          <w:color w:val="000000" w:themeColor="text1"/>
          <w:sz w:val="22"/>
          <w:szCs w:val="22"/>
        </w:rPr>
        <w:t>Abstract</w:t>
      </w:r>
    </w:p>
    <w:p w14:paraId="5AF50322" w14:textId="374C2CB1" w:rsidR="00F12B53" w:rsidRDefault="00F12B53" w:rsidP="00F12B53">
      <w:pPr>
        <w:ind w:left="720" w:right="569" w:firstLine="720"/>
        <w:jc w:val="both"/>
        <w:rPr>
          <w:i/>
          <w:color w:val="000000" w:themeColor="text1"/>
        </w:rPr>
      </w:pPr>
      <w:r w:rsidRPr="00F12B53">
        <w:rPr>
          <w:i/>
          <w:color w:val="000000" w:themeColor="text1"/>
        </w:rPr>
        <w:t xml:space="preserve">Limitations in using Educational Play Tools can make learning monotonous, boring and uninteresting. This can hamper the process of child development, one of which is the cognitive development of children in symbolic thinking. The purpose of this study was to determine the results of the development of the </w:t>
      </w:r>
      <w:r w:rsidR="00976FBB" w:rsidRPr="00976FBB">
        <w:rPr>
          <w:i/>
          <w:iCs/>
          <w:color w:val="000000" w:themeColor="text1"/>
        </w:rPr>
        <w:t>Little Uno</w:t>
      </w:r>
      <w:r w:rsidRPr="00F12B53">
        <w:rPr>
          <w:i/>
          <w:color w:val="000000" w:themeColor="text1"/>
        </w:rPr>
        <w:t xml:space="preserve"> Educational Game Tool and to obtain the effectiveness of the </w:t>
      </w:r>
      <w:r w:rsidR="00976FBB" w:rsidRPr="00976FBB">
        <w:rPr>
          <w:i/>
          <w:iCs/>
          <w:color w:val="000000" w:themeColor="text1"/>
        </w:rPr>
        <w:t>Little Uno</w:t>
      </w:r>
      <w:r w:rsidRPr="00F12B53">
        <w:rPr>
          <w:i/>
          <w:color w:val="000000" w:themeColor="text1"/>
        </w:rPr>
        <w:t xml:space="preserve"> Educational Game Tool in Improving the Symbolic Thinking Ability of Children aged 5-6 years through validation of material experts and media experts as well as trials with children aged 5-6. year. This study uses the Research and Development (R&amp;D) research method with the ADDIE (Analysis-Design Development-Implementation and Evaluation) development model. The validation test of material experts and media experts by lecturers of the PG-PAUD department, Faculty of Education, UNESA obtained results of 99% material validation and 94% media validation so that it was declared fit for use without revision. The subject of the trial was carried out on 5 children aged 5-6 years in the Bungah sub-district with observation techniques with the results of 1) 5 out of 5 children knew the letter AZ well, 2) 5 out of 5 children were able to show the capital letter AZ symbol well, 3) 5 of 5 children are able to show the lowercase letters AZ well, 4) 4 out of 5 children know Vowels 5) 4 out of 5 children know consonants 6) 4 out of 5 children are able to pronounce vowel symbols 7) 5 out of 5 children are able to complete letters into a word well, 8) 4 out of 5 children are able to arrange letters into a word well, 9) 5 out of 5 children are able to read words on picture cards well. The conclusion from this development research is that the </w:t>
      </w:r>
      <w:r w:rsidR="00976FBB" w:rsidRPr="00976FBB">
        <w:rPr>
          <w:i/>
          <w:iCs/>
          <w:color w:val="000000" w:themeColor="text1"/>
        </w:rPr>
        <w:t>Little Uno</w:t>
      </w:r>
      <w:r w:rsidRPr="00F12B53">
        <w:rPr>
          <w:i/>
          <w:color w:val="000000" w:themeColor="text1"/>
        </w:rPr>
        <w:t xml:space="preserve"> Educational Game Tool is suitable for children aged 5-6 years and is effective in improving symbolic thinking skills.</w:t>
      </w:r>
    </w:p>
    <w:p w14:paraId="7304157D" w14:textId="14173FBD" w:rsidR="00460E72" w:rsidRPr="00F12B53" w:rsidRDefault="00460E72" w:rsidP="00F12B53">
      <w:pPr>
        <w:ind w:left="720" w:right="569"/>
        <w:jc w:val="both"/>
        <w:rPr>
          <w:i/>
          <w:color w:val="000000" w:themeColor="text1"/>
        </w:rPr>
      </w:pPr>
      <w:r w:rsidRPr="00203744">
        <w:rPr>
          <w:b/>
          <w:i/>
          <w:color w:val="000000" w:themeColor="text1"/>
        </w:rPr>
        <w:t>Keywords</w:t>
      </w:r>
      <w:r w:rsidRPr="00203744">
        <w:rPr>
          <w:i/>
          <w:color w:val="000000" w:themeColor="text1"/>
        </w:rPr>
        <w:t>: Educational Play Tools, Symbolic Thinking, 5-6 year olds</w:t>
      </w:r>
    </w:p>
    <w:p w14:paraId="7EB9435C" w14:textId="77777777" w:rsidR="00460E72" w:rsidRPr="00203744" w:rsidRDefault="00460E72" w:rsidP="00460E72">
      <w:pPr>
        <w:rPr>
          <w:color w:val="000000" w:themeColor="text1"/>
        </w:rPr>
      </w:pPr>
    </w:p>
    <w:p w14:paraId="245A1071" w14:textId="77777777" w:rsidR="00460E72" w:rsidRPr="00203744" w:rsidRDefault="00460E72" w:rsidP="007F61C3">
      <w:pPr>
        <w:jc w:val="both"/>
        <w:rPr>
          <w:color w:val="000000" w:themeColor="text1"/>
        </w:rPr>
        <w:sectPr w:rsidR="00460E72" w:rsidRPr="00203744" w:rsidSect="00460E72">
          <w:headerReference w:type="even" r:id="rId10"/>
          <w:headerReference w:type="default" r:id="rId11"/>
          <w:footerReference w:type="default" r:id="rId12"/>
          <w:headerReference w:type="first" r:id="rId13"/>
          <w:type w:val="continuous"/>
          <w:pgSz w:w="11909" w:h="16834"/>
          <w:pgMar w:top="1418" w:right="1134" w:bottom="1418" w:left="1134" w:header="720" w:footer="720" w:gutter="0"/>
          <w:pgNumType w:start="1"/>
          <w:cols w:space="720"/>
        </w:sectPr>
      </w:pPr>
    </w:p>
    <w:p w14:paraId="2E3587CF" w14:textId="77777777" w:rsidR="00460E72" w:rsidRPr="00203744" w:rsidRDefault="00460E72" w:rsidP="007F61C3">
      <w:pPr>
        <w:pStyle w:val="Heading1"/>
        <w:numPr>
          <w:ilvl w:val="0"/>
          <w:numId w:val="0"/>
        </w:numPr>
        <w:jc w:val="both"/>
        <w:rPr>
          <w:color w:val="000000" w:themeColor="text1"/>
        </w:rPr>
      </w:pPr>
      <w:r w:rsidRPr="00203744">
        <w:rPr>
          <w:b/>
          <w:color w:val="000000" w:themeColor="text1"/>
        </w:rPr>
        <w:lastRenderedPageBreak/>
        <w:t xml:space="preserve">PENDAHULUAN </w:t>
      </w:r>
    </w:p>
    <w:p w14:paraId="56A7D1FC" w14:textId="77777777" w:rsidR="00460E72" w:rsidRPr="00203744" w:rsidRDefault="00460E72" w:rsidP="00460E72">
      <w:pPr>
        <w:spacing w:line="276" w:lineRule="auto"/>
        <w:ind w:firstLine="720"/>
        <w:jc w:val="both"/>
        <w:rPr>
          <w:color w:val="000000" w:themeColor="text1"/>
        </w:rPr>
      </w:pPr>
      <w:r w:rsidRPr="00203744">
        <w:rPr>
          <w:color w:val="000000" w:themeColor="text1"/>
        </w:rPr>
        <w:t>Anak usia dini merupakan pribadi yang berusia 0-6 tahun. masa usia 0-6 tahun merupakan masa yang paling penting dari seluruh dinamika manusia. Pada usia tersebut perkembangan dan potensi anak penting untuk dikembangkan dalam menyiapkan sumber daya manusia yang berkualitas. Pada masa ini perkembangan anak berlangsung sangat cepat, paling peka dan sangat menentukan bagi terwujudnya optimalisasi tahap perkembangan berikutnya (Khofidhotur &amp; Pamuji, 2016). Oleh karena itu berbagai stimulasi positif dalam mengasah perkembangan anak harus dilakukan sejak anak usia dini. salah satu aspek perkembangan yang memiliki peran penting bagi kehidupan anak yaitu perkembangan kognitif anak dalam berfikir simbolik.</w:t>
      </w:r>
    </w:p>
    <w:p w14:paraId="7F2F9CD1" w14:textId="77777777" w:rsidR="00460E72" w:rsidRPr="00203744" w:rsidRDefault="00460E72" w:rsidP="00460E72">
      <w:pPr>
        <w:spacing w:line="276" w:lineRule="auto"/>
        <w:ind w:firstLine="720"/>
        <w:jc w:val="both"/>
        <w:rPr>
          <w:color w:val="000000" w:themeColor="text1"/>
        </w:rPr>
      </w:pPr>
      <w:r w:rsidRPr="00203744">
        <w:rPr>
          <w:color w:val="000000" w:themeColor="text1"/>
        </w:rPr>
        <w:t>Anak memiliki potensi perkembangan kognitif yang berkembang sesuai dengan stimulasi yang didapatkan dan tergantung dimana anak berinteraksi dengan lingkungan. (Fessakis., 2013) Perkembangan kognitif merupakan suatu proses berpikir, yaitu kemampuan individu untuk menghubungkan, menilai, dan mempertimbangkan suatu kejadian atau peristiwa. Proses kognitif berhubungan dengan tingkat kecerdasan (</w:t>
      </w:r>
      <w:r w:rsidRPr="00203744">
        <w:rPr>
          <w:i/>
          <w:color w:val="000000" w:themeColor="text1"/>
        </w:rPr>
        <w:t>intelegensi</w:t>
      </w:r>
      <w:r w:rsidRPr="00203744">
        <w:rPr>
          <w:color w:val="000000" w:themeColor="text1"/>
        </w:rPr>
        <w:t>) yang menandai seseorang dengan berbagai minat terutama sekali ditunjukkan kepada ide-ide dan belajar. Sejalan dengan pendapat</w:t>
      </w:r>
      <w:r w:rsidRPr="00203744">
        <w:rPr>
          <w:color w:val="000000" w:themeColor="text1"/>
          <w:lang w:val="id-ID"/>
        </w:rPr>
        <w:t xml:space="preserve"> </w:t>
      </w:r>
      <w:r w:rsidRPr="00203744">
        <w:rPr>
          <w:color w:val="000000" w:themeColor="text1"/>
        </w:rPr>
        <w:t xml:space="preserve">  Hijriati (2017) bahwa perkembangan kognitif yaitu perkembangan anak dalam berfikir secara logis, kritis, dapat memberi alasan, kemampuan dalam </w:t>
      </w:r>
      <w:r w:rsidRPr="00203744">
        <w:rPr>
          <w:i/>
          <w:color w:val="000000" w:themeColor="text1"/>
        </w:rPr>
        <w:t>problem solving</w:t>
      </w:r>
      <w:r w:rsidRPr="00203744">
        <w:rPr>
          <w:color w:val="000000" w:themeColor="text1"/>
        </w:rPr>
        <w:t xml:space="preserve"> dan mengetahui sebab akibat dalam memecahkan masalah yang dihadapi. Sehingga dapat disimpulkan bahwa perkembangan kognitif merupakan perkembangan yang berhubungan dengan kecerdasan individu dalam berfikir secara, logis, kritis, mampu menyelesaikan </w:t>
      </w:r>
      <w:r w:rsidRPr="00203744">
        <w:rPr>
          <w:i/>
          <w:color w:val="000000" w:themeColor="text1"/>
        </w:rPr>
        <w:t>problem solving</w:t>
      </w:r>
      <w:r w:rsidRPr="00203744">
        <w:rPr>
          <w:color w:val="000000" w:themeColor="text1"/>
        </w:rPr>
        <w:t xml:space="preserve"> dengan sebab akibat yang jelas.</w:t>
      </w:r>
    </w:p>
    <w:p w14:paraId="609FE9D2" w14:textId="173724C7" w:rsidR="00460E72" w:rsidRPr="00203744" w:rsidRDefault="00460E72" w:rsidP="00460E72">
      <w:pPr>
        <w:spacing w:line="276" w:lineRule="auto"/>
        <w:ind w:firstLine="720"/>
        <w:jc w:val="both"/>
        <w:rPr>
          <w:color w:val="000000" w:themeColor="text1"/>
        </w:rPr>
      </w:pPr>
      <w:r w:rsidRPr="00203744">
        <w:rPr>
          <w:color w:val="000000" w:themeColor="text1"/>
        </w:rPr>
        <w:t>Lingkup perkembangan kognitif yang harus dicapai anak usia dini sesuai dengan Standar Tingkat Pencapaian Perkembangan Anak (STPPA) diantaranya yaitu kemampuan pemecahan masalah, berpikir logis dan berpikir simbolik. Dari ketiga lin</w:t>
      </w:r>
      <w:r w:rsidR="00FE4FCD" w:rsidRPr="00203744">
        <w:rPr>
          <w:color w:val="000000" w:themeColor="text1"/>
        </w:rPr>
        <w:t>gkup perkembangan kognitif ters</w:t>
      </w:r>
      <w:r w:rsidRPr="00203744">
        <w:rPr>
          <w:color w:val="000000" w:themeColor="text1"/>
        </w:rPr>
        <w:t xml:space="preserve">ebut, salah satu yang tidak boleh diabaikan yaitu lingkup dalam berpikir simbolik, karena pada kemampuan berpikir simbolik anak-anak mulai menggunakan simbol-simbol ketika mereka menggunakan sebuah objek atau tindakan untuk mempresentasikan sesuatu yang tidak ada dihadapannya (Han &amp; goleman, daniel; boyatzis, Richard; Mckee, 2019) </w:t>
      </w:r>
    </w:p>
    <w:p w14:paraId="71DA0CB4" w14:textId="77777777" w:rsidR="00460E72" w:rsidRPr="00203744" w:rsidRDefault="00460E72" w:rsidP="00460E72">
      <w:pPr>
        <w:spacing w:line="276" w:lineRule="auto"/>
        <w:ind w:firstLine="720"/>
        <w:jc w:val="both"/>
        <w:rPr>
          <w:color w:val="000000" w:themeColor="text1"/>
        </w:rPr>
      </w:pPr>
      <w:r w:rsidRPr="00203744">
        <w:rPr>
          <w:color w:val="000000" w:themeColor="text1"/>
        </w:rPr>
        <w:t xml:space="preserve">Berfikir merupakan suatu aktifitas yang dialami oleh anak.  Menurut Efrina (2019) berpikir adalah gagasan dan proses mental. Berpikir memungkinkan seseorang untuk mempresentasikan dunia sebagai model dan memberikan perlakuan terhadapnya secara efektif sesuai </w:t>
      </w:r>
      <w:r w:rsidRPr="00203744">
        <w:rPr>
          <w:color w:val="000000" w:themeColor="text1"/>
        </w:rPr>
        <w:t xml:space="preserve">tujuan, rencana, dan keinginan. Berpikir adalah memproses informasi secara mental atau secara kognitif. Secara lebih formal, berpikir adalah penyusunan ulang atau manipulasi kognitif baik informasi dari lingkungan maupun simbol-simbol yang disimpan dalam </w:t>
      </w:r>
      <w:r w:rsidRPr="00203744">
        <w:rPr>
          <w:i/>
          <w:color w:val="000000" w:themeColor="text1"/>
        </w:rPr>
        <w:t xml:space="preserve">long-term memory </w:t>
      </w:r>
      <w:r w:rsidRPr="00203744">
        <w:rPr>
          <w:color w:val="000000" w:themeColor="text1"/>
        </w:rPr>
        <w:t>(Khairuzzaman, 2016)</w:t>
      </w:r>
      <w:r w:rsidRPr="00203744">
        <w:rPr>
          <w:i/>
          <w:color w:val="000000" w:themeColor="text1"/>
        </w:rPr>
        <w:t xml:space="preserve">. </w:t>
      </w:r>
      <w:r w:rsidRPr="00203744">
        <w:rPr>
          <w:color w:val="000000" w:themeColor="text1"/>
        </w:rPr>
        <w:t xml:space="preserve">Sehingga dapat disimpulkan bahwa berfikir adalah suatu proses dalam pembentukan gagasan dan </w:t>
      </w:r>
      <w:proofErr w:type="gramStart"/>
      <w:r w:rsidRPr="00203744">
        <w:rPr>
          <w:color w:val="000000" w:themeColor="text1"/>
        </w:rPr>
        <w:t>ide  yang</w:t>
      </w:r>
      <w:proofErr w:type="gramEnd"/>
      <w:r w:rsidRPr="00203744">
        <w:rPr>
          <w:color w:val="000000" w:themeColor="text1"/>
        </w:rPr>
        <w:t xml:space="preserve"> berasal dari lingkungan maupun simbol-simbol yang disimpan dalam </w:t>
      </w:r>
      <w:r w:rsidRPr="00203744">
        <w:rPr>
          <w:i/>
          <w:color w:val="000000" w:themeColor="text1"/>
        </w:rPr>
        <w:t>long-term memory</w:t>
      </w:r>
      <w:r w:rsidRPr="00203744">
        <w:rPr>
          <w:color w:val="000000" w:themeColor="text1"/>
        </w:rPr>
        <w:t xml:space="preserve">. </w:t>
      </w:r>
    </w:p>
    <w:p w14:paraId="5526596A" w14:textId="047ED21E" w:rsidR="00460E72" w:rsidRPr="00203744" w:rsidRDefault="00460E72" w:rsidP="00E20D69">
      <w:pPr>
        <w:spacing w:line="276" w:lineRule="auto"/>
        <w:ind w:firstLine="720"/>
        <w:jc w:val="both"/>
        <w:rPr>
          <w:color w:val="000000" w:themeColor="text1"/>
        </w:rPr>
      </w:pPr>
      <w:r w:rsidRPr="00203744">
        <w:rPr>
          <w:color w:val="000000" w:themeColor="text1"/>
        </w:rPr>
        <w:t>Seperti yang dijelaskan pada paragraf sebelumnya bahwa salah satu lingkup perkembangan kognitif adalah berfikir simbolik. Jika dilihat dari segi pengertian berfikir simbolik sendiri yaitu kemampuan mengingat dan berpikir tentang simbol-simbol atau membayangkan secara mental suatu objek yang tidak ada dengan menggunakan simbol, kata, angka atau gambar. Kemampuan untuk berpikir simbolik semacam itu disebut fungsi simbolik, dan kemampuan itu mengembangkan secara cepat dunia mental anak. (Han &amp; goleman, daniel; boyatzis, Richard; Mckee, 2019) Berpikir simbolik anak usia 5-6 tahun merupakan kemampuan dalam mengenal lambang bilangan 1-10 serta lambang huruf vokal dan konsonan. Pada proses mengenal tersebu</w:t>
      </w:r>
      <w:r w:rsidR="00697506" w:rsidRPr="00203744">
        <w:rPr>
          <w:color w:val="000000" w:themeColor="text1"/>
        </w:rPr>
        <w:t xml:space="preserve">t </w:t>
      </w:r>
      <w:r w:rsidR="00697506" w:rsidRPr="00203744">
        <w:rPr>
          <w:color w:val="000000" w:themeColor="text1"/>
          <w:lang w:val="id-ID"/>
        </w:rPr>
        <w:t xml:space="preserve">salah satunya </w:t>
      </w:r>
      <w:r w:rsidR="00697506" w:rsidRPr="00203744">
        <w:rPr>
          <w:color w:val="000000" w:themeColor="text1"/>
        </w:rPr>
        <w:t>meliputi kemampuan anak dalam</w:t>
      </w:r>
      <w:r w:rsidR="00697506" w:rsidRPr="00203744">
        <w:rPr>
          <w:color w:val="000000" w:themeColor="text1"/>
          <w:lang w:val="id-ID"/>
        </w:rPr>
        <w:t xml:space="preserve"> </w:t>
      </w:r>
      <w:r w:rsidRPr="00203744">
        <w:rPr>
          <w:color w:val="000000" w:themeColor="text1"/>
        </w:rPr>
        <w:t>mengenal berbagai macam lambang huruf vokal dan konsonan</w:t>
      </w:r>
      <w:r w:rsidR="00697506" w:rsidRPr="00203744">
        <w:rPr>
          <w:color w:val="000000" w:themeColor="text1"/>
        </w:rPr>
        <w:t>.</w:t>
      </w:r>
      <w:r w:rsidRPr="00203744">
        <w:rPr>
          <w:color w:val="000000" w:themeColor="text1"/>
        </w:rPr>
        <w:t xml:space="preserve"> Tercantum dalam Peraturan Menteri Pendidikan dan Kebudayaan RI No. 137 Tahun 2014 Tentang Standar Nasional Pendidikan Anak Usia Dini bahwa “Berpikir simbolik, mencakup kemampuan mengenal, menyebutkan, dan menggunakan konsep bilangan, mengenal huruf, serta mampu merepresentasikan berbagai benda dan imajinasinya dalam bentuk gambar.”</w:t>
      </w:r>
    </w:p>
    <w:p w14:paraId="3B411372" w14:textId="6B54E6F8" w:rsidR="00460E72" w:rsidRPr="00203744" w:rsidRDefault="00460E72" w:rsidP="00333B4C">
      <w:pPr>
        <w:spacing w:line="276" w:lineRule="auto"/>
        <w:ind w:firstLine="720"/>
        <w:jc w:val="both"/>
        <w:rPr>
          <w:color w:val="000000" w:themeColor="text1"/>
          <w:lang w:val="id-ID"/>
        </w:rPr>
      </w:pPr>
      <w:r w:rsidRPr="00203744">
        <w:rPr>
          <w:color w:val="000000" w:themeColor="text1"/>
          <w:lang w:val="id-ID"/>
        </w:rPr>
        <w:t xml:space="preserve">Menurut Mutiah (2015) pada tahap ini anak-anak mengembangkan kemampuan untuk membayangkan secara mental untuk objek yang tidak ada. </w:t>
      </w:r>
      <w:r w:rsidRPr="00203744">
        <w:rPr>
          <w:color w:val="000000" w:themeColor="text1"/>
        </w:rPr>
        <w:t>Kemampuan untuk berpikir simbolik semacam itu disebut fungsi simbolik, dan kemampuan itu mengembangkan secara cepat dunia mental anak. Tahap simbolik termasuk kedalam tahap belajar mengenal konsep. Konsep dipelajari agar anak mengenal suatu objek namun tidak bergantung pada objek nyata. Konsep juga sangat penting dipelajari untuk menjadi bekal dalam kehidupan anak di pendidi</w:t>
      </w:r>
      <w:r w:rsidR="003558C6" w:rsidRPr="00203744">
        <w:rPr>
          <w:color w:val="000000" w:themeColor="text1"/>
        </w:rPr>
        <w:t>kan serta kehidupan selanjutnya</w:t>
      </w:r>
      <w:r w:rsidRPr="00203744">
        <w:rPr>
          <w:color w:val="000000" w:themeColor="text1"/>
        </w:rPr>
        <w:t>.</w:t>
      </w:r>
      <w:r w:rsidR="003558C6" w:rsidRPr="00203744">
        <w:rPr>
          <w:color w:val="000000" w:themeColor="text1"/>
          <w:lang w:val="id-ID"/>
        </w:rPr>
        <w:t xml:space="preserve"> Hal tersebut mengacu pada teori perkembangan kognitif Piaget </w:t>
      </w:r>
      <w:r w:rsidR="000503BB" w:rsidRPr="00203744">
        <w:rPr>
          <w:color w:val="000000" w:themeColor="text1"/>
          <w:lang w:val="id-ID"/>
        </w:rPr>
        <w:t xml:space="preserve">yaitu </w:t>
      </w:r>
      <w:r w:rsidR="003558C6" w:rsidRPr="00203744">
        <w:rPr>
          <w:color w:val="000000" w:themeColor="text1"/>
          <w:lang w:val="id-ID"/>
        </w:rPr>
        <w:t xml:space="preserve">pada tahap </w:t>
      </w:r>
      <w:r w:rsidR="000D72AF" w:rsidRPr="00203744">
        <w:rPr>
          <w:color w:val="000000" w:themeColor="text1"/>
          <w:lang w:val="id-ID"/>
        </w:rPr>
        <w:t xml:space="preserve">praoperasional </w:t>
      </w:r>
      <w:r w:rsidR="000503BB" w:rsidRPr="00203744">
        <w:rPr>
          <w:color w:val="000000" w:themeColor="text1"/>
          <w:lang w:val="id-ID"/>
        </w:rPr>
        <w:t>usia 2 hingga 7 tahun. Di tahap ini, ketetapan objek ditetapkan dengan kuat, dan pemikiran simbolik berkembang</w:t>
      </w:r>
      <w:r w:rsidR="0054050B" w:rsidRPr="00203744">
        <w:rPr>
          <w:color w:val="000000" w:themeColor="text1"/>
          <w:lang w:val="id-ID"/>
        </w:rPr>
        <w:t xml:space="preserve"> </w:t>
      </w:r>
      <w:r w:rsidR="000503BB" w:rsidRPr="00203744">
        <w:rPr>
          <w:color w:val="000000" w:themeColor="text1"/>
          <w:lang w:val="id-ID"/>
        </w:rPr>
        <w:fldChar w:fldCharType="begin" w:fldLock="1"/>
      </w:r>
      <w:r w:rsidR="000503BB" w:rsidRPr="00203744">
        <w:rPr>
          <w:color w:val="000000" w:themeColor="text1"/>
          <w:lang w:val="id-ID"/>
        </w:rPr>
        <w:instrText>ADDIN CSL_CITATION {"citationItems":[{"id":"ITEM-1","itemData":{"DOI":"10.1080/09650792.2018.1564687","ISSN":"17475074","abstract":"Lo’s variation theory is a learning and teaching theory based on Marton’s phenomenographic approach and is one of the most important backbones of learning studies. The proponents of variation theory demarcate their approach from constructivist learning approaches, stressing constructivism as philosophical framework, but not as learning theory. At the same time, the phenomenographic approach emphasizes the importance of Piaget’s work about the cognitive development, which should be considered when talking about learning and teaching. We argue that–from a theoretical point of view–Piaget’s theory of how cognitive schemata are developed and how variation theory proposes that learning can be fostered entails many similarities which are not apparent at first glance. We demonstrate the similarities and differences using a teaching example from an English as second language classroom and show the implications for practical instructional work. Finally, we discuss concrete suggestions how variation theory could benefit even more from Piaget’s theory.","author":[{"dropping-particle":"","family":"Hanfstingl","given":"Barbara","non-dropping-particle":"","parse-names":false,"suffix":""},{"dropping-particle":"","family":"Benke","given":"Gertraud","non-dropping-particle":"","parse-names":false,"suffix":""},{"dropping-particle":"","family":"Zhang","given":"Yuefeng","non-dropping-particle":"","parse-names":false,"suffix":""}],"container-title":"Educational Action Research","id":"ITEM-1","issue":"4","issued":{"date-parts":[["2019"]]},"page":"511-526","publisher":"Routledge","title":"Comparing variation theory with Piaget’s theory of cognitive development: more similarities than differences?","type":"article-journal","volume":"27"},"uris":["http://www.mendeley.com/documents/?uuid=2877d857-d954-486b-b6da-f5827cae19c0"]}],"mendeley":{"formattedCitation":"(Hanfstingl et al., 2019)","plainTextFormattedCitation":"(Hanfstingl et al., 2019)"},"properties":{"noteIndex":0},"schema":"https://github.com/citation-style-language/schema/raw/master/csl-citation.json"}</w:instrText>
      </w:r>
      <w:r w:rsidR="000503BB" w:rsidRPr="00203744">
        <w:rPr>
          <w:color w:val="000000" w:themeColor="text1"/>
          <w:lang w:val="id-ID"/>
        </w:rPr>
        <w:fldChar w:fldCharType="separate"/>
      </w:r>
      <w:r w:rsidR="000503BB" w:rsidRPr="00203744">
        <w:rPr>
          <w:noProof/>
          <w:color w:val="000000" w:themeColor="text1"/>
          <w:lang w:val="id-ID"/>
        </w:rPr>
        <w:t>(Hanfstingl et al., 2019)</w:t>
      </w:r>
      <w:r w:rsidR="000503BB" w:rsidRPr="00203744">
        <w:rPr>
          <w:color w:val="000000" w:themeColor="text1"/>
          <w:lang w:val="id-ID"/>
        </w:rPr>
        <w:fldChar w:fldCharType="end"/>
      </w:r>
      <w:r w:rsidR="000503BB" w:rsidRPr="00203744">
        <w:rPr>
          <w:color w:val="000000" w:themeColor="text1"/>
          <w:lang w:val="id-ID"/>
        </w:rPr>
        <w:t xml:space="preserve">. </w:t>
      </w:r>
      <w:r w:rsidR="0054050B" w:rsidRPr="00203744">
        <w:rPr>
          <w:color w:val="000000" w:themeColor="text1"/>
          <w:lang w:val="id-ID"/>
        </w:rPr>
        <w:t>K</w:t>
      </w:r>
      <w:r w:rsidR="00FC231D" w:rsidRPr="00203744">
        <w:rPr>
          <w:color w:val="000000" w:themeColor="text1"/>
          <w:lang w:val="id-ID"/>
        </w:rPr>
        <w:t xml:space="preserve">emampuan anak </w:t>
      </w:r>
      <w:r w:rsidR="0054050B" w:rsidRPr="00203744">
        <w:rPr>
          <w:color w:val="000000" w:themeColor="text1"/>
          <w:lang w:val="id-ID"/>
        </w:rPr>
        <w:t>m</w:t>
      </w:r>
      <w:r w:rsidR="00A57C25" w:rsidRPr="00203744">
        <w:rPr>
          <w:color w:val="000000" w:themeColor="text1"/>
          <w:lang w:val="id-ID"/>
        </w:rPr>
        <w:t>engalami pertumbuhan</w:t>
      </w:r>
      <w:r w:rsidR="00FC231D" w:rsidRPr="00203744">
        <w:rPr>
          <w:color w:val="000000" w:themeColor="text1"/>
          <w:lang w:val="id-ID"/>
        </w:rPr>
        <w:t>,</w:t>
      </w:r>
      <w:r w:rsidR="000D72AF" w:rsidRPr="00203744">
        <w:rPr>
          <w:color w:val="000000" w:themeColor="text1"/>
          <w:lang w:val="id-ID"/>
        </w:rPr>
        <w:t xml:space="preserve"> anak mulai membentuk representasi mental </w:t>
      </w:r>
      <w:r w:rsidR="00A57C25" w:rsidRPr="00203744">
        <w:rPr>
          <w:color w:val="000000" w:themeColor="text1"/>
          <w:lang w:val="id-ID"/>
        </w:rPr>
        <w:t>dari peristiwa dan ide. Anak pada tahap ini</w:t>
      </w:r>
      <w:r w:rsidR="00592C18" w:rsidRPr="00203744">
        <w:rPr>
          <w:color w:val="000000" w:themeColor="text1"/>
          <w:lang w:val="id-ID"/>
        </w:rPr>
        <w:t xml:space="preserve"> </w:t>
      </w:r>
      <w:r w:rsidR="000D72AF" w:rsidRPr="00203744">
        <w:rPr>
          <w:color w:val="000000" w:themeColor="text1"/>
          <w:lang w:val="id-ID"/>
        </w:rPr>
        <w:t>mampu berkomunikasi menggunakan kata-kata, gerak tubuh dan simbol</w:t>
      </w:r>
      <w:r w:rsidR="00592C18" w:rsidRPr="00203744">
        <w:rPr>
          <w:color w:val="000000" w:themeColor="text1"/>
          <w:lang w:val="id-ID"/>
        </w:rPr>
        <w:t xml:space="preserve"> </w:t>
      </w:r>
      <w:r w:rsidR="00C77468" w:rsidRPr="00203744">
        <w:rPr>
          <w:color w:val="000000" w:themeColor="text1"/>
          <w:lang w:val="id-ID"/>
        </w:rPr>
        <w:fldChar w:fldCharType="begin" w:fldLock="1"/>
      </w:r>
      <w:r w:rsidR="00C77468" w:rsidRPr="00203744">
        <w:rPr>
          <w:color w:val="000000" w:themeColor="text1"/>
          <w:lang w:val="id-ID"/>
        </w:rPr>
        <w:instrText>ADDIN CSL_CITATION {"citationItems":[{"id":"ITEM-1","itemData":{"author":[{"dropping-particle":"","family":"Sanghvi","given":"Pia","non-dropping-particle":"","parse-names":false,"suffix":""}],"id":"ITEM-1","issue":"October","issued":{"date-parts":[["2020"]]},"page":"8-13","title":"Piaget’s theory of cognitive development: a review","type":"article-journal","volume":"7"},"uris":["http://www.mendeley.com/documents/?uuid=ab02798c-d35d-41ec-8875-a6bb197faf17"]}],"mendeley":{"formattedCitation":"(Sanghvi, 2020)","plainTextFormattedCitation":"(Sanghvi, 2020)","previouslyFormattedCitation":"(Sanghvi, 2020)"},"properties":{"noteIndex":0},"schema":"https://github.com/citation-style-language/schema/raw/master/csl-citation.json"}</w:instrText>
      </w:r>
      <w:r w:rsidR="00C77468" w:rsidRPr="00203744">
        <w:rPr>
          <w:color w:val="000000" w:themeColor="text1"/>
          <w:lang w:val="id-ID"/>
        </w:rPr>
        <w:fldChar w:fldCharType="separate"/>
      </w:r>
      <w:r w:rsidR="00C77468" w:rsidRPr="00203744">
        <w:rPr>
          <w:noProof/>
          <w:color w:val="000000" w:themeColor="text1"/>
          <w:lang w:val="id-ID"/>
        </w:rPr>
        <w:t>(Sanghvi, 2020)</w:t>
      </w:r>
      <w:r w:rsidR="00C77468" w:rsidRPr="00203744">
        <w:rPr>
          <w:color w:val="000000" w:themeColor="text1"/>
          <w:lang w:val="id-ID"/>
        </w:rPr>
        <w:fldChar w:fldCharType="end"/>
      </w:r>
      <w:r w:rsidR="000D72AF" w:rsidRPr="00203744">
        <w:rPr>
          <w:color w:val="000000" w:themeColor="text1"/>
          <w:lang w:val="id-ID"/>
        </w:rPr>
        <w:t xml:space="preserve">. </w:t>
      </w:r>
    </w:p>
    <w:p w14:paraId="352F4088" w14:textId="26476AEF" w:rsidR="00EB3272" w:rsidRPr="00203744" w:rsidRDefault="009C45E0" w:rsidP="00A00012">
      <w:pPr>
        <w:spacing w:line="276" w:lineRule="auto"/>
        <w:ind w:firstLine="720"/>
        <w:jc w:val="both"/>
        <w:rPr>
          <w:color w:val="000000" w:themeColor="text1"/>
          <w:lang w:val="id-ID"/>
        </w:rPr>
      </w:pPr>
      <w:r w:rsidRPr="00203744">
        <w:rPr>
          <w:color w:val="000000" w:themeColor="text1"/>
          <w:lang w:val="id-ID"/>
        </w:rPr>
        <w:lastRenderedPageBreak/>
        <w:t>Menurut Amalia, E. R., &amp; Khoiriyati, S. (2018) p</w:t>
      </w:r>
      <w:r w:rsidR="00EA33AE" w:rsidRPr="00203744">
        <w:rPr>
          <w:color w:val="000000" w:themeColor="text1"/>
          <w:lang w:val="id-ID"/>
        </w:rPr>
        <w:t>erkembangan kogitif P</w:t>
      </w:r>
      <w:r w:rsidR="00EB3272" w:rsidRPr="00203744">
        <w:rPr>
          <w:color w:val="000000" w:themeColor="text1"/>
        </w:rPr>
        <w:t xml:space="preserve">iaget menggambarkan blok bangunan dasar untuk memahami dunia dan mengatur pengetahuan. Mereka diciptakan dan dikembangkan sebagai dan ketika anak-anak berinteraksi dengan lingkungan fisik dan sosial mereka. </w:t>
      </w:r>
      <w:r w:rsidR="0022392D" w:rsidRPr="00203744">
        <w:rPr>
          <w:color w:val="000000" w:themeColor="text1"/>
          <w:lang w:val="id-ID"/>
        </w:rPr>
        <w:t>Ketika anak</w:t>
      </w:r>
      <w:r w:rsidR="00EB3272" w:rsidRPr="00203744">
        <w:rPr>
          <w:color w:val="000000" w:themeColor="text1"/>
        </w:rPr>
        <w:t xml:space="preserve"> mulai mengembangkan skema mereka mulai merefleksikan pemikiran dan bergerak ke arah yang lebih tingkat kognitif. Piaget menyarankan bahwa skema dapat di</w:t>
      </w:r>
      <w:r w:rsidR="0022392D" w:rsidRPr="00203744">
        <w:rPr>
          <w:color w:val="000000" w:themeColor="text1"/>
        </w:rPr>
        <w:t>kembangkan melalui dua proses</w:t>
      </w:r>
      <w:r w:rsidR="0022392D" w:rsidRPr="00203744">
        <w:rPr>
          <w:color w:val="000000" w:themeColor="text1"/>
          <w:lang w:val="id-ID"/>
        </w:rPr>
        <w:t xml:space="preserve"> yaitu </w:t>
      </w:r>
      <w:r w:rsidR="00EB3272" w:rsidRPr="00203744">
        <w:rPr>
          <w:color w:val="000000" w:themeColor="text1"/>
        </w:rPr>
        <w:t xml:space="preserve">asimilasi dan akomodasi. </w:t>
      </w:r>
      <w:r w:rsidR="00AD0DB1" w:rsidRPr="00203744">
        <w:rPr>
          <w:color w:val="000000" w:themeColor="text1"/>
        </w:rPr>
        <w:t>Selama masa kanak-kanak, anak-anak secara konstan mengasimilasi dan menampung informasi baru dalam dirinya</w:t>
      </w:r>
      <w:r w:rsidR="00AD0DB1" w:rsidRPr="00203744">
        <w:rPr>
          <w:color w:val="000000" w:themeColor="text1"/>
          <w:lang w:val="id-ID"/>
        </w:rPr>
        <w:t xml:space="preserve">. </w:t>
      </w:r>
      <w:r w:rsidR="002A3B93" w:rsidRPr="00203744">
        <w:rPr>
          <w:color w:val="000000" w:themeColor="text1"/>
          <w:lang w:val="id-ID"/>
        </w:rPr>
        <w:fldChar w:fldCharType="begin" w:fldLock="1"/>
      </w:r>
      <w:r w:rsidR="002366BD" w:rsidRPr="00203744">
        <w:rPr>
          <w:color w:val="000000" w:themeColor="text1"/>
          <w:lang w:val="id-ID"/>
        </w:rPr>
        <w:instrText>ADDIN CSL_CITATION {"citationItems":[{"id":"ITEM-1","itemData":{"author":[{"dropping-particle":"","family":"Sanghvi","given":"Pia","non-dropping-particle":"","parse-names":false,"suffix":""}],"id":"ITEM-1","issue":"October","issued":{"date-parts":[["2020"]]},"page":"8-13","title":"Piaget’s theory of cognitive development: a review","type":"article-journal","volume":"7"},"uris":["http://www.mendeley.com/documents/?uuid=ab02798c-d35d-41ec-8875-a6bb197faf17"]}],"mendeley":{"formattedCitation":"(Sanghvi, 2020)","manualFormatting":"Sanghvi (2020)","plainTextFormattedCitation":"(Sanghvi, 2020)","previouslyFormattedCitation":"(Sanghvi, 2020)"},"properties":{"noteIndex":0},"schema":"https://github.com/citation-style-language/schema/raw/master/csl-citation.json"}</w:instrText>
      </w:r>
      <w:r w:rsidR="002A3B93" w:rsidRPr="00203744">
        <w:rPr>
          <w:color w:val="000000" w:themeColor="text1"/>
          <w:lang w:val="id-ID"/>
        </w:rPr>
        <w:fldChar w:fldCharType="separate"/>
      </w:r>
      <w:r w:rsidR="002366BD" w:rsidRPr="00203744">
        <w:rPr>
          <w:noProof/>
          <w:color w:val="000000" w:themeColor="text1"/>
          <w:lang w:val="id-ID"/>
        </w:rPr>
        <w:t>Sanghvi</w:t>
      </w:r>
      <w:r w:rsidR="002A3B93" w:rsidRPr="00203744">
        <w:rPr>
          <w:noProof/>
          <w:color w:val="000000" w:themeColor="text1"/>
          <w:lang w:val="id-ID"/>
        </w:rPr>
        <w:t xml:space="preserve"> </w:t>
      </w:r>
      <w:r w:rsidR="002366BD" w:rsidRPr="00203744">
        <w:rPr>
          <w:noProof/>
          <w:color w:val="000000" w:themeColor="text1"/>
          <w:lang w:val="id-ID"/>
        </w:rPr>
        <w:t>(</w:t>
      </w:r>
      <w:r w:rsidR="002A3B93" w:rsidRPr="00203744">
        <w:rPr>
          <w:noProof/>
          <w:color w:val="000000" w:themeColor="text1"/>
          <w:lang w:val="id-ID"/>
        </w:rPr>
        <w:t>2020)</w:t>
      </w:r>
      <w:r w:rsidR="002A3B93" w:rsidRPr="00203744">
        <w:rPr>
          <w:color w:val="000000" w:themeColor="text1"/>
          <w:lang w:val="id-ID"/>
        </w:rPr>
        <w:fldChar w:fldCharType="end"/>
      </w:r>
      <w:r w:rsidR="002A3B93" w:rsidRPr="00203744">
        <w:rPr>
          <w:color w:val="000000" w:themeColor="text1"/>
          <w:lang w:val="id-ID"/>
        </w:rPr>
        <w:t xml:space="preserve"> mendefinisikan asimilasi sebagai 'proses kognitif di mana seseorang mengintegrasikan persepsi baru materi atau peristiwa stimulus ke dalam skema atau pola perilaku yang ada</w:t>
      </w:r>
      <w:r w:rsidR="004834B2" w:rsidRPr="00203744">
        <w:rPr>
          <w:color w:val="000000" w:themeColor="text1"/>
          <w:lang w:val="id-ID"/>
        </w:rPr>
        <w:t xml:space="preserve">. Sebaliknya, akomodasi proses terjadi ketika </w:t>
      </w:r>
      <w:r w:rsidR="00E631A5" w:rsidRPr="00203744">
        <w:rPr>
          <w:color w:val="000000" w:themeColor="text1"/>
          <w:lang w:val="id-ID"/>
        </w:rPr>
        <w:t>materi atau peristiwa stimulus</w:t>
      </w:r>
      <w:r w:rsidR="004834B2" w:rsidRPr="00203744">
        <w:rPr>
          <w:color w:val="000000" w:themeColor="text1"/>
          <w:lang w:val="id-ID"/>
        </w:rPr>
        <w:t xml:space="preserve"> dipelajari kembali untuk diterapkan pada suatu objek atau lingkungan. </w:t>
      </w:r>
      <w:r w:rsidR="00A00012" w:rsidRPr="00203744">
        <w:rPr>
          <w:color w:val="000000" w:themeColor="text1"/>
          <w:lang w:val="id-ID"/>
        </w:rPr>
        <w:t>Apa</w:t>
      </w:r>
      <w:r w:rsidR="004834B2" w:rsidRPr="00203744">
        <w:rPr>
          <w:color w:val="000000" w:themeColor="text1"/>
          <w:lang w:val="id-ID"/>
        </w:rPr>
        <w:t xml:space="preserve"> a</w:t>
      </w:r>
      <w:r w:rsidR="00261845" w:rsidRPr="00203744">
        <w:rPr>
          <w:color w:val="000000" w:themeColor="text1"/>
          <w:lang w:val="id-ID"/>
        </w:rPr>
        <w:t>danya</w:t>
      </w:r>
      <w:r w:rsidR="00A00012" w:rsidRPr="00203744">
        <w:rPr>
          <w:color w:val="000000" w:themeColor="text1"/>
          <w:lang w:val="id-ID"/>
        </w:rPr>
        <w:t xml:space="preserve"> skema m</w:t>
      </w:r>
      <w:r w:rsidR="00261845" w:rsidRPr="00203744">
        <w:rPr>
          <w:color w:val="000000" w:themeColor="text1"/>
          <w:lang w:val="id-ID"/>
        </w:rPr>
        <w:t>enurut Piaget</w:t>
      </w:r>
      <w:r w:rsidR="00A00012" w:rsidRPr="00203744">
        <w:rPr>
          <w:color w:val="000000" w:themeColor="text1"/>
          <w:lang w:val="id-ID"/>
        </w:rPr>
        <w:t xml:space="preserve"> bahwa</w:t>
      </w:r>
      <w:r w:rsidR="004834B2" w:rsidRPr="00203744">
        <w:rPr>
          <w:color w:val="000000" w:themeColor="text1"/>
          <w:lang w:val="id-ID"/>
        </w:rPr>
        <w:t xml:space="preserve"> </w:t>
      </w:r>
      <w:r w:rsidR="00A00012" w:rsidRPr="00203744">
        <w:rPr>
          <w:color w:val="000000" w:themeColor="text1"/>
          <w:lang w:val="id-ID"/>
        </w:rPr>
        <w:t xml:space="preserve">skema </w:t>
      </w:r>
      <w:r w:rsidR="004834B2" w:rsidRPr="00203744">
        <w:rPr>
          <w:color w:val="000000" w:themeColor="text1"/>
          <w:lang w:val="id-ID"/>
        </w:rPr>
        <w:t>menyertakan apa yang disebut skema tindakan. Skema tindakan sebagai komponen skema menggambarkan proses atau prosedur tindakan</w:t>
      </w:r>
      <w:r w:rsidR="00A713CE" w:rsidRPr="00203744">
        <w:rPr>
          <w:color w:val="000000" w:themeColor="text1"/>
          <w:lang w:val="id-ID"/>
        </w:rPr>
        <w:t xml:space="preserve"> </w:t>
      </w:r>
      <w:r w:rsidR="00625F55" w:rsidRPr="00203744">
        <w:rPr>
          <w:color w:val="000000" w:themeColor="text1"/>
          <w:lang w:val="id-ID"/>
        </w:rPr>
        <w:fldChar w:fldCharType="begin" w:fldLock="1"/>
      </w:r>
      <w:r w:rsidR="000503BB" w:rsidRPr="00203744">
        <w:rPr>
          <w:color w:val="000000" w:themeColor="text1"/>
          <w:lang w:val="id-ID"/>
        </w:rPr>
        <w:instrText>ADDIN CSL_CITATION {"citationItems":[{"id":"ITEM-1","itemData":{"abstract":"Piaget was the first psychologist to systematically investigate cognitive development by proposing the theory of constructivism and thereby creating a new approach to examine learning. He stated that children think and reason differently at distinct periods in their lives. Based on this theory, educators and researchers have been exploring the idea of staggered childhood development of cognition and learning. However, there has been a distinct lack of consideration of the concurrent anatomical and physiological development of the brain. This literature review explores the Piagetian and neoPiagetian theories in the context of recent findings concerning anatomical and physiological brain development with respect to executive function development. This review suggests that Piagetian development theory may be closely aligned with changes in the anatomical and physiological development of the brain—in particular, the prefrontal cortex and its associated connections. The maturation of an individual‘s brain and increases in its complexity during childhood and adolescence appear to occur in stages that parallel the stages of cognitive development identified by Piaget.","author":[{"dropping-particle":"","family":"Bolton","given":"Scott","non-dropping-particle":"","parse-names":false,"suffix":""},{"dropping-particle":"","family":"Hattie","given":"John","non-dropping-particle":"","parse-names":false,"suffix":""}],"container-title":"Archives of Psychology","id":"ITEM-1","issue":"3","issued":{"date-parts":[["2017"]]},"page":"1-36","title":"Cognitive and brain development: Executive function, Piaget, and the prefrontal cortex","type":"article-journal","volume":"1"},"uris":["http://www.mendeley.com/documents/?uuid=a1ab08ff-d9f6-4da5-a41e-7972830360fc"]}],"mendeley":{"formattedCitation":"(Bolton &amp; Hattie, 2017)","plainTextFormattedCitation":"(Bolton &amp; Hattie, 2017)","previouslyFormattedCitation":"(Bolton &amp; Hattie, 2017)"},"properties":{"noteIndex":0},"schema":"https://github.com/citation-style-language/schema/raw/master/csl-citation.json"}</w:instrText>
      </w:r>
      <w:r w:rsidR="00625F55" w:rsidRPr="00203744">
        <w:rPr>
          <w:color w:val="000000" w:themeColor="text1"/>
          <w:lang w:val="id-ID"/>
        </w:rPr>
        <w:fldChar w:fldCharType="separate"/>
      </w:r>
      <w:r w:rsidR="00625F55" w:rsidRPr="00203744">
        <w:rPr>
          <w:noProof/>
          <w:color w:val="000000" w:themeColor="text1"/>
          <w:lang w:val="id-ID"/>
        </w:rPr>
        <w:t>(Bolton &amp; Hattie, 2017)</w:t>
      </w:r>
      <w:r w:rsidR="00625F55" w:rsidRPr="00203744">
        <w:rPr>
          <w:color w:val="000000" w:themeColor="text1"/>
          <w:lang w:val="id-ID"/>
        </w:rPr>
        <w:fldChar w:fldCharType="end"/>
      </w:r>
      <w:r w:rsidR="004834B2" w:rsidRPr="00203744">
        <w:rPr>
          <w:color w:val="000000" w:themeColor="text1"/>
          <w:lang w:val="id-ID"/>
        </w:rPr>
        <w:t>.</w:t>
      </w:r>
    </w:p>
    <w:p w14:paraId="4A93D162" w14:textId="77777777" w:rsidR="00460E72" w:rsidRPr="00203744" w:rsidRDefault="00460E72" w:rsidP="00460E72">
      <w:pPr>
        <w:spacing w:line="276" w:lineRule="auto"/>
        <w:ind w:firstLine="720"/>
        <w:jc w:val="both"/>
        <w:rPr>
          <w:color w:val="000000" w:themeColor="text1"/>
        </w:rPr>
      </w:pPr>
      <w:proofErr w:type="gramStart"/>
      <w:r w:rsidRPr="00203744">
        <w:rPr>
          <w:color w:val="000000" w:themeColor="text1"/>
        </w:rPr>
        <w:t>Menurut  Jamaris</w:t>
      </w:r>
      <w:proofErr w:type="gramEnd"/>
      <w:r w:rsidRPr="00203744">
        <w:rPr>
          <w:color w:val="000000" w:themeColor="text1"/>
        </w:rPr>
        <w:t xml:space="preserve"> (2013 : 85) Terdapat kondisi yang kondusif bagi usaha pengembangan berpikir simbolik anak yaitu 1) Memberikan berbagai kesempatan untuk kemunculan perilaku yang kreatif. Permainan simbolik yang dilakukan anak merupakan wahana yang dapat dimanfaatkan dalam mengembangkan anak dalam berfikir simbolik. Fantasi dan imajinasi adalah bentuk kreativitas yang ditampilkan anak. 2) Memperlihatkan pada anak bahwa fantasi dan imajinasi yang ditampilkannya memiliki nilai-nilai tertentu. Dengan kondisi tersebut maka anak akan tertarik dan tidak bosan dalam pengembangan berfikir simbolik. Kondisi yang menyenangkan, efektif dan efisien dalam pembelajaran anak dapat dilakukan dengan alat permainan edukatif, dengan begitu proses pengembangan berpikir simbolik anak dilakukan dengan belajar sambil bermain sesuai dengan karakteristik anak.</w:t>
      </w:r>
    </w:p>
    <w:p w14:paraId="23D475B1" w14:textId="1C91F96D" w:rsidR="00460E72" w:rsidRPr="00203744" w:rsidRDefault="00460E72" w:rsidP="00A44DA4">
      <w:pPr>
        <w:spacing w:line="276" w:lineRule="auto"/>
        <w:ind w:firstLine="720"/>
        <w:jc w:val="both"/>
        <w:rPr>
          <w:color w:val="000000" w:themeColor="text1"/>
        </w:rPr>
      </w:pPr>
      <w:proofErr w:type="gramStart"/>
      <w:r w:rsidRPr="00203744">
        <w:rPr>
          <w:color w:val="000000" w:themeColor="text1"/>
        </w:rPr>
        <w:t>Namun pada kenyataannya, dari hasil mini riset di lapangan</w:t>
      </w:r>
      <w:r w:rsidR="00EA3480" w:rsidRPr="00203744">
        <w:rPr>
          <w:color w:val="000000" w:themeColor="text1"/>
          <w:lang w:val="id-ID"/>
        </w:rPr>
        <w:t xml:space="preserve"> </w:t>
      </w:r>
      <w:r w:rsidR="0093472C" w:rsidRPr="00203744">
        <w:rPr>
          <w:color w:val="000000" w:themeColor="text1"/>
          <w:lang w:val="id-ID"/>
        </w:rPr>
        <w:t xml:space="preserve">pada </w:t>
      </w:r>
      <w:r w:rsidR="00EA3480" w:rsidRPr="00203744">
        <w:rPr>
          <w:color w:val="000000" w:themeColor="text1"/>
          <w:lang w:val="id-ID"/>
        </w:rPr>
        <w:t>kegiatan bimbingan belajar di LBB Kecamatan Bungah</w:t>
      </w:r>
      <w:r w:rsidRPr="00203744">
        <w:rPr>
          <w:color w:val="000000" w:themeColor="text1"/>
        </w:rPr>
        <w:t xml:space="preserve"> yang dilaksanakan di bulan Oktober 2020 diketahui bahwa terdapat beberapa masalah perkembangan kognitif dalam kemampuan berfikir simbolik  pada anak usia 5-6 tahun, diantaranya yaitu 1) </w:t>
      </w:r>
      <w:r w:rsidR="00EC0781" w:rsidRPr="00203744">
        <w:rPr>
          <w:color w:val="000000" w:themeColor="text1"/>
          <w:lang w:val="id-ID"/>
        </w:rPr>
        <w:t>4 a</w:t>
      </w:r>
      <w:r w:rsidR="00C64949" w:rsidRPr="00203744">
        <w:rPr>
          <w:color w:val="000000" w:themeColor="text1"/>
        </w:rPr>
        <w:t xml:space="preserve">nak </w:t>
      </w:r>
      <w:r w:rsidR="00C64949" w:rsidRPr="00203744">
        <w:rPr>
          <w:color w:val="000000" w:themeColor="text1"/>
          <w:lang w:val="id-ID"/>
        </w:rPr>
        <w:t>menghafal</w:t>
      </w:r>
      <w:r w:rsidRPr="00203744">
        <w:rPr>
          <w:color w:val="000000" w:themeColor="text1"/>
        </w:rPr>
        <w:t xml:space="preserve"> </w:t>
      </w:r>
      <w:r w:rsidR="00C64949" w:rsidRPr="00203744">
        <w:rPr>
          <w:color w:val="000000" w:themeColor="text1"/>
          <w:lang w:val="id-ID"/>
        </w:rPr>
        <w:t>huruf</w:t>
      </w:r>
      <w:r w:rsidRPr="00203744">
        <w:rPr>
          <w:color w:val="000000" w:themeColor="text1"/>
        </w:rPr>
        <w:t xml:space="preserve"> namun masih bingung dengan</w:t>
      </w:r>
      <w:r w:rsidR="00C64949" w:rsidRPr="00203744">
        <w:rPr>
          <w:color w:val="000000" w:themeColor="text1"/>
          <w:lang w:val="id-ID"/>
        </w:rPr>
        <w:t xml:space="preserve"> </w:t>
      </w:r>
      <w:r w:rsidR="00FA68E8" w:rsidRPr="00203744">
        <w:rPr>
          <w:color w:val="000000" w:themeColor="text1"/>
          <w:lang w:val="id-ID"/>
        </w:rPr>
        <w:t>lambang</w:t>
      </w:r>
      <w:r w:rsidR="00C64949" w:rsidRPr="00203744">
        <w:rPr>
          <w:color w:val="000000" w:themeColor="text1"/>
          <w:lang w:val="id-ID"/>
        </w:rPr>
        <w:t xml:space="preserve"> hurufnya</w:t>
      </w:r>
      <w:r w:rsidRPr="00203744">
        <w:rPr>
          <w:color w:val="000000" w:themeColor="text1"/>
        </w:rPr>
        <w:t xml:space="preserve"> 2) </w:t>
      </w:r>
      <w:r w:rsidR="00052C76" w:rsidRPr="00203744">
        <w:rPr>
          <w:color w:val="000000" w:themeColor="text1"/>
          <w:lang w:val="id-ID"/>
        </w:rPr>
        <w:t>3 anak belum hafal 26 huruf</w:t>
      </w:r>
      <w:r w:rsidRPr="00203744">
        <w:rPr>
          <w:color w:val="000000" w:themeColor="text1"/>
        </w:rPr>
        <w:t xml:space="preserve"> 3) </w:t>
      </w:r>
      <w:r w:rsidR="00052C76" w:rsidRPr="00203744">
        <w:rPr>
          <w:color w:val="000000" w:themeColor="text1"/>
          <w:lang w:val="id-ID"/>
        </w:rPr>
        <w:t xml:space="preserve">4 anak </w:t>
      </w:r>
      <w:r w:rsidR="00852A22" w:rsidRPr="00203744">
        <w:rPr>
          <w:color w:val="000000" w:themeColor="text1"/>
          <w:lang w:val="id-ID"/>
        </w:rPr>
        <w:t>belum</w:t>
      </w:r>
      <w:r w:rsidRPr="00203744">
        <w:rPr>
          <w:color w:val="000000" w:themeColor="text1"/>
        </w:rPr>
        <w:t xml:space="preserve"> mampu </w:t>
      </w:r>
      <w:r w:rsidR="00524809" w:rsidRPr="00203744">
        <w:rPr>
          <w:color w:val="000000" w:themeColor="text1"/>
          <w:lang w:val="id-ID"/>
        </w:rPr>
        <w:t>membedakan</w:t>
      </w:r>
      <w:r w:rsidRPr="00203744">
        <w:rPr>
          <w:color w:val="000000" w:themeColor="text1"/>
        </w:rPr>
        <w:t xml:space="preserve"> huruf vokal dan konsonan.</w:t>
      </w:r>
      <w:proofErr w:type="gramEnd"/>
      <w:r w:rsidRPr="00203744">
        <w:rPr>
          <w:color w:val="000000" w:themeColor="text1"/>
        </w:rPr>
        <w:t xml:space="preserve"> Adanya permasalah tersebut salah satunya disebabkan karena tidak adanya kegiatan atau permainan yang menarik untuk mengembangkan aspek berfikir simbolik anak usia 5-6 tahun. Anak enggan dan merasa </w:t>
      </w:r>
      <w:r w:rsidRPr="00203744">
        <w:rPr>
          <w:color w:val="000000" w:themeColor="text1"/>
        </w:rPr>
        <w:t xml:space="preserve">bosan jika kegiatan dilakukan dengan monoton tanpa sebuah media ataupun dengan alat permainan edukatif. Diperkuat dengan hasil penelitian terdahulu Oleh </w:t>
      </w:r>
      <w:r w:rsidR="00F25AB2" w:rsidRPr="00203744">
        <w:rPr>
          <w:color w:val="000000" w:themeColor="text1"/>
          <w:lang w:val="id-ID"/>
        </w:rPr>
        <w:t>Al</w:t>
      </w:r>
      <w:r w:rsidR="00A44DA4" w:rsidRPr="00203744">
        <w:rPr>
          <w:color w:val="000000" w:themeColor="text1"/>
          <w:lang w:val="id-ID"/>
        </w:rPr>
        <w:t>fani</w:t>
      </w:r>
      <w:r w:rsidR="00F25AB2" w:rsidRPr="00203744">
        <w:rPr>
          <w:color w:val="000000" w:themeColor="text1"/>
          <w:lang w:val="id-ID"/>
        </w:rPr>
        <w:t xml:space="preserve"> </w:t>
      </w:r>
      <w:r w:rsidR="00CD549B" w:rsidRPr="00203744">
        <w:rPr>
          <w:color w:val="000000" w:themeColor="text1"/>
          <w:lang w:val="id-ID"/>
        </w:rPr>
        <w:t>(2021)</w:t>
      </w:r>
      <w:r w:rsidRPr="00203744">
        <w:rPr>
          <w:color w:val="000000" w:themeColor="text1"/>
        </w:rPr>
        <w:t xml:space="preserve"> </w:t>
      </w:r>
      <w:r w:rsidR="00AF32EB" w:rsidRPr="00203744">
        <w:rPr>
          <w:color w:val="000000" w:themeColor="text1"/>
          <w:lang w:val="id-ID"/>
        </w:rPr>
        <w:t xml:space="preserve">  bahwa </w:t>
      </w:r>
      <w:r w:rsidRPr="00203744">
        <w:rPr>
          <w:color w:val="000000" w:themeColor="text1"/>
        </w:rPr>
        <w:t xml:space="preserve">peneliti tersebut mengamati bahwa hanya ada beberapa anak yang memperhatikan guru, sedangkan anak yang lainnya tidak begitu tertarik dengan pembelajaran yang ada dikelas. Anak lebih memilih bermain sendiri atau bahkan berlari kesana kemari karena pembelajaran guru tanpa menggunakan media. </w:t>
      </w:r>
      <w:r w:rsidR="00CD549B" w:rsidRPr="00203744">
        <w:rPr>
          <w:color w:val="000000" w:themeColor="text1"/>
          <w:lang w:val="id-ID"/>
        </w:rPr>
        <w:t xml:space="preserve">Sehingga berdampak pada kemampuan mengenal huruf anak yang masih rendah. </w:t>
      </w:r>
      <w:r w:rsidRPr="00203744">
        <w:rPr>
          <w:color w:val="000000" w:themeColor="text1"/>
        </w:rPr>
        <w:t>Diperkuat lagi dengan hasil penelitian terdahulu oleh Pionika</w:t>
      </w:r>
      <w:r w:rsidR="002778C6" w:rsidRPr="00203744">
        <w:rPr>
          <w:color w:val="000000" w:themeColor="text1"/>
          <w:lang w:val="id-ID"/>
        </w:rPr>
        <w:t xml:space="preserve"> (2019)</w:t>
      </w:r>
      <w:r w:rsidRPr="00203744">
        <w:rPr>
          <w:color w:val="000000" w:themeColor="text1"/>
        </w:rPr>
        <w:t xml:space="preserve"> di TK Aisyiyah Bustanul Athfal 1 Bandar Lampung dari hasil observasi di lapangan bahwa mayoritas anak belum mampu berpikir simbolik sebagaimana yang diharapkan. Dari banyaknya anak yang masih kesulitan membedakan dan mencocokan lambang bilangan. Kondisi tersebut disebabkan karena kegiatan pembelajaran guru cenderung hanya melakukan penugasan tanpa menggunakan media, bahkan anak jarang diberi kesempatan untuk mengungkapkan ide maupun gagasannya sesuai dengan keinginan anak karena semua ide dan gagasan datang dari guru. Hal ini disebabkan dengan pembelajaran media yang digunakan guru hanya berupa lembar kerja anak yang berisi tugas-tugas yang harus dikerjakan oleh anak yang berkaitan dengan calistung sehingga kemampuan berpikir simbolik anak tidak berkembang sesuai dengan yang diharapkan.</w:t>
      </w:r>
    </w:p>
    <w:p w14:paraId="17A5D5B1" w14:textId="77777777" w:rsidR="00460E72" w:rsidRPr="00203744" w:rsidRDefault="00460E72" w:rsidP="00460E72">
      <w:pPr>
        <w:spacing w:line="276" w:lineRule="auto"/>
        <w:ind w:firstLine="720"/>
        <w:jc w:val="both"/>
        <w:rPr>
          <w:color w:val="000000" w:themeColor="text1"/>
        </w:rPr>
      </w:pPr>
      <w:r w:rsidRPr="00203744">
        <w:rPr>
          <w:color w:val="000000" w:themeColor="text1"/>
        </w:rPr>
        <w:t>Berdasarkan analisis permasalahan di atas mengenai ketidakseimbangan antara kondisi yang terjadi di lapangan dengan kondisi yang diharapkan, apabila dibiarkan terus menerus akan berdampak pada perkembangan anak. Kegiatan akan membosankan dan tidak bervariasi. Serta perkembangan anak akan mengalami keterlambatan. Terlebih pada kemampuan anak dalam berfikir simbolik dalam menyebutkan lambang bilangan, menghitung bilangan, mencocokkan bilangan dengan lambang bilangan, mengenai berbagai macam huruf vokal dan konsonan serta mempresentasikan benda dengan gambar dan tulisan (Putu et al., 2019).</w:t>
      </w:r>
    </w:p>
    <w:p w14:paraId="5003B1C7" w14:textId="317B0FE6" w:rsidR="00460E72" w:rsidRPr="00203744" w:rsidRDefault="00460E72" w:rsidP="00E51D8D">
      <w:pPr>
        <w:spacing w:line="276" w:lineRule="auto"/>
        <w:ind w:firstLine="720"/>
        <w:jc w:val="both"/>
        <w:rPr>
          <w:color w:val="000000" w:themeColor="text1"/>
          <w:lang w:val="id-ID"/>
        </w:rPr>
      </w:pPr>
      <w:r w:rsidRPr="00203744">
        <w:rPr>
          <w:color w:val="000000" w:themeColor="text1"/>
        </w:rPr>
        <w:t xml:space="preserve">Alat permainan edukatif (APE) adalah suatu alat yang dirancang khusus untuk dapat </w:t>
      </w:r>
      <w:proofErr w:type="gramStart"/>
      <w:r w:rsidRPr="00203744">
        <w:rPr>
          <w:color w:val="000000" w:themeColor="text1"/>
        </w:rPr>
        <w:t>menstimulasi  beberapa</w:t>
      </w:r>
      <w:proofErr w:type="gramEnd"/>
      <w:r w:rsidRPr="00203744">
        <w:rPr>
          <w:color w:val="000000" w:themeColor="text1"/>
        </w:rPr>
        <w:t xml:space="preserve"> aspek perkembangan anak serta dirancang sesuai dengan karakteristik anak (</w:t>
      </w:r>
      <w:r w:rsidR="008413EA" w:rsidRPr="00203744">
        <w:rPr>
          <w:color w:val="000000" w:themeColor="text1"/>
        </w:rPr>
        <w:t xml:space="preserve">Widayati &amp; </w:t>
      </w:r>
      <w:r w:rsidR="00E51D8D" w:rsidRPr="00203744">
        <w:rPr>
          <w:color w:val="000000" w:themeColor="text1"/>
          <w:lang w:val="id-ID"/>
        </w:rPr>
        <w:t>Adhe</w:t>
      </w:r>
      <w:r w:rsidR="004452BD" w:rsidRPr="00203744">
        <w:rPr>
          <w:color w:val="000000" w:themeColor="text1"/>
          <w:lang w:val="id-ID"/>
        </w:rPr>
        <w:t>,</w:t>
      </w:r>
      <w:r w:rsidRPr="00203744">
        <w:rPr>
          <w:color w:val="000000" w:themeColor="text1"/>
        </w:rPr>
        <w:t xml:space="preserve"> 2020). Berdasarkan definisi dari Kemendikbud Ditjen PAUD (2016), APE PAUD adalah segala sesuatu yang dapat digunakan sebagai sarana atau peralatan bermain anak usia dini, yang mengandung nilai pendidikan dan dapat mengoptimalkan perkembangan anak. Berdasarkan pendapat tersebut maka dapat disimpulkan bahwa Alat Permainan Edukatif adalah suatu </w:t>
      </w:r>
      <w:proofErr w:type="gramStart"/>
      <w:r w:rsidRPr="00203744">
        <w:rPr>
          <w:color w:val="000000" w:themeColor="text1"/>
        </w:rPr>
        <w:t>alat  bermain</w:t>
      </w:r>
      <w:proofErr w:type="gramEnd"/>
      <w:r w:rsidRPr="00203744">
        <w:rPr>
          <w:color w:val="000000" w:themeColor="text1"/>
        </w:rPr>
        <w:t xml:space="preserve"> yang dirancang khusus untuk edukasi anak dengan tujuan dapat menstimulasi aspek perkembangan anak. </w:t>
      </w:r>
      <w:proofErr w:type="gramStart"/>
      <w:r w:rsidRPr="00203744">
        <w:rPr>
          <w:color w:val="000000" w:themeColor="text1"/>
        </w:rPr>
        <w:t>APE  dapat</w:t>
      </w:r>
      <w:proofErr w:type="gramEnd"/>
      <w:r w:rsidRPr="00203744">
        <w:rPr>
          <w:color w:val="000000" w:themeColor="text1"/>
        </w:rPr>
        <w:t xml:space="preserve"> </w:t>
      </w:r>
      <w:r w:rsidRPr="00203744">
        <w:rPr>
          <w:color w:val="000000" w:themeColor="text1"/>
        </w:rPr>
        <w:lastRenderedPageBreak/>
        <w:t>dimainkan oleh anak secara mandiri atau dengan bimbingan pendidik (orang tua  dan  guru)</w:t>
      </w:r>
      <w:r w:rsidR="00203744" w:rsidRPr="00203744">
        <w:rPr>
          <w:color w:val="000000" w:themeColor="text1"/>
          <w:lang w:val="id-ID"/>
        </w:rPr>
        <w:t>.</w:t>
      </w:r>
    </w:p>
    <w:p w14:paraId="6DD7FA8D" w14:textId="07F4C5D9" w:rsidR="00460E72" w:rsidRPr="00203744" w:rsidRDefault="00460E72" w:rsidP="00113D63">
      <w:pPr>
        <w:spacing w:line="276" w:lineRule="auto"/>
        <w:ind w:firstLine="720"/>
        <w:jc w:val="both"/>
        <w:rPr>
          <w:color w:val="000000" w:themeColor="text1"/>
        </w:rPr>
      </w:pPr>
      <w:r w:rsidRPr="009C7787">
        <w:rPr>
          <w:color w:val="000000" w:themeColor="text1"/>
          <w:lang w:val="id-ID"/>
        </w:rPr>
        <w:t xml:space="preserve">Dalam pembuatan dan pemilihan APE sebaiknya memperhatikan beberapa syarat APE yaitu 1) syarat edukatif yang artinya pembuatan APE disesuaikan dengan tujuan program pendidikan, standar pencapaian perkembangan anak atau kurikulum yang berlaku, serta dapat membantu </w:t>
      </w:r>
      <w:r w:rsidR="00113D63" w:rsidRPr="009C7787">
        <w:rPr>
          <w:color w:val="000000" w:themeColor="text1"/>
          <w:lang w:val="id-ID"/>
        </w:rPr>
        <w:t>akti</w:t>
      </w:r>
      <w:r w:rsidR="00113D63" w:rsidRPr="00203744">
        <w:rPr>
          <w:color w:val="000000" w:themeColor="text1"/>
          <w:lang w:val="id-ID"/>
        </w:rPr>
        <w:t>v</w:t>
      </w:r>
      <w:r w:rsidRPr="009C7787">
        <w:rPr>
          <w:color w:val="000000" w:themeColor="text1"/>
          <w:lang w:val="id-ID"/>
        </w:rPr>
        <w:t>itas dan kreatifitas anak sesuai tahap perkembangannya. 2) syarat teknis, diantaranya tepat bentuk dan ukuran sehingga tidak menimbulkan kesalahan konsep, multiguna, dibuat dengan bahan yang aman dan kuat (tidak mengandu</w:t>
      </w:r>
      <w:r w:rsidR="00113D63" w:rsidRPr="00203744">
        <w:rPr>
          <w:color w:val="000000" w:themeColor="text1"/>
          <w:lang w:val="id-ID"/>
        </w:rPr>
        <w:t>ng</w:t>
      </w:r>
      <w:r w:rsidRPr="009C7787">
        <w:rPr>
          <w:color w:val="000000" w:themeColor="text1"/>
          <w:lang w:val="id-ID"/>
        </w:rPr>
        <w:t xml:space="preserve"> unsur membahayakan bagi anak), serta mudah digunakan, menambah kesenangan anak untuk bereksperimen dan bereksplorasi. </w:t>
      </w:r>
      <w:r w:rsidRPr="00203744">
        <w:rPr>
          <w:color w:val="000000" w:themeColor="text1"/>
        </w:rPr>
        <w:t xml:space="preserve">3) </w:t>
      </w:r>
      <w:proofErr w:type="gramStart"/>
      <w:r w:rsidRPr="00203744">
        <w:rPr>
          <w:color w:val="000000" w:themeColor="text1"/>
        </w:rPr>
        <w:t>syarat</w:t>
      </w:r>
      <w:proofErr w:type="gramEnd"/>
      <w:r w:rsidRPr="00203744">
        <w:rPr>
          <w:color w:val="000000" w:themeColor="text1"/>
        </w:rPr>
        <w:t xml:space="preserve"> estetika, antara lain  bentuk yang ergonomis, fleksibel, mudah dibawa oleh anak, keserasian ukuran serta kombinasi warna (Sulastri, 2017).</w:t>
      </w:r>
    </w:p>
    <w:p w14:paraId="11B3E7BD" w14:textId="3B7A49EE" w:rsidR="00460E72" w:rsidRPr="00203744" w:rsidRDefault="00460E72" w:rsidP="00203744">
      <w:pPr>
        <w:spacing w:line="276" w:lineRule="auto"/>
        <w:ind w:firstLine="720"/>
        <w:jc w:val="both"/>
        <w:rPr>
          <w:color w:val="000000" w:themeColor="text1"/>
        </w:rPr>
      </w:pPr>
      <w:r w:rsidRPr="00203744">
        <w:rPr>
          <w:color w:val="000000" w:themeColor="text1"/>
        </w:rPr>
        <w:t xml:space="preserve">Ditinjau dari masalah dalam keterbatasan Alat Permainan Edukatif dan permasalahan pada perkembangan kognitif anak. Peneliti memiliki </w:t>
      </w:r>
      <w:proofErr w:type="gramStart"/>
      <w:r w:rsidRPr="00203744">
        <w:rPr>
          <w:color w:val="000000" w:themeColor="text1"/>
        </w:rPr>
        <w:t>alternatif  untuk</w:t>
      </w:r>
      <w:proofErr w:type="gramEnd"/>
      <w:r w:rsidRPr="00203744">
        <w:rPr>
          <w:color w:val="000000" w:themeColor="text1"/>
        </w:rPr>
        <w:t xml:space="preserve"> mengatasi permasalahan tersebut melalui pengembangan produk berupa alat permainan edukatif </w:t>
      </w:r>
      <w:r w:rsidR="00976FBB" w:rsidRPr="00976FBB">
        <w:rPr>
          <w:i/>
          <w:iCs/>
          <w:color w:val="000000" w:themeColor="text1"/>
        </w:rPr>
        <w:t>Little Uno</w:t>
      </w:r>
      <w:r w:rsidR="00812BF7" w:rsidRPr="00203744">
        <w:rPr>
          <w:i/>
          <w:iCs/>
          <w:color w:val="000000" w:themeColor="text1"/>
        </w:rPr>
        <w:t xml:space="preserve"> </w:t>
      </w:r>
      <w:r w:rsidRPr="00203744">
        <w:rPr>
          <w:i/>
          <w:color w:val="000000" w:themeColor="text1"/>
        </w:rPr>
        <w:t xml:space="preserve">. </w:t>
      </w:r>
      <w:r w:rsidRPr="00203744">
        <w:rPr>
          <w:color w:val="000000" w:themeColor="text1"/>
        </w:rPr>
        <w:t xml:space="preserve"> Alat permainan edukatif ini merupakan jenis media </w:t>
      </w:r>
      <w:proofErr w:type="gramStart"/>
      <w:r w:rsidRPr="00203744">
        <w:rPr>
          <w:color w:val="000000" w:themeColor="text1"/>
        </w:rPr>
        <w:t>visual  media</w:t>
      </w:r>
      <w:proofErr w:type="gramEnd"/>
      <w:r w:rsidRPr="00203744">
        <w:rPr>
          <w:color w:val="000000" w:themeColor="text1"/>
        </w:rPr>
        <w:t xml:space="preserve"> dimana ketika penggunaannya lebih melibatkan indera penglihatan disebut dengan media visual (Mustaji, 2015:14). Permainan </w:t>
      </w:r>
      <w:r w:rsidR="00976FBB" w:rsidRPr="00976FBB">
        <w:rPr>
          <w:i/>
          <w:iCs/>
          <w:color w:val="000000" w:themeColor="text1"/>
        </w:rPr>
        <w:t xml:space="preserve">Little </w:t>
      </w:r>
      <w:proofErr w:type="gramStart"/>
      <w:r w:rsidR="00976FBB" w:rsidRPr="00976FBB">
        <w:rPr>
          <w:i/>
          <w:iCs/>
          <w:color w:val="000000" w:themeColor="text1"/>
        </w:rPr>
        <w:t>Uno</w:t>
      </w:r>
      <w:r w:rsidR="00812BF7" w:rsidRPr="00203744">
        <w:rPr>
          <w:i/>
          <w:iCs/>
          <w:color w:val="000000" w:themeColor="text1"/>
        </w:rPr>
        <w:t xml:space="preserve"> </w:t>
      </w:r>
      <w:r w:rsidRPr="00203744">
        <w:rPr>
          <w:color w:val="000000" w:themeColor="text1"/>
        </w:rPr>
        <w:t xml:space="preserve"> ini</w:t>
      </w:r>
      <w:proofErr w:type="gramEnd"/>
      <w:r w:rsidRPr="00203744">
        <w:rPr>
          <w:color w:val="000000" w:themeColor="text1"/>
        </w:rPr>
        <w:t xml:space="preserve"> merupakan permainan modifikasi dari permainan yang sudah ada yaiu permainan "</w:t>
      </w:r>
      <w:r w:rsidR="00812BF7" w:rsidRPr="00203744">
        <w:rPr>
          <w:i/>
          <w:iCs/>
          <w:color w:val="000000" w:themeColor="text1"/>
        </w:rPr>
        <w:t xml:space="preserve">Uno </w:t>
      </w:r>
      <w:r w:rsidRPr="00203744">
        <w:rPr>
          <w:color w:val="000000" w:themeColor="text1"/>
        </w:rPr>
        <w:t xml:space="preserve">". Berdasarkan hasil pengamatan bahwa permainan </w:t>
      </w:r>
      <w:proofErr w:type="gramStart"/>
      <w:r w:rsidR="00812BF7" w:rsidRPr="00203744">
        <w:rPr>
          <w:i/>
          <w:iCs/>
          <w:color w:val="000000" w:themeColor="text1"/>
        </w:rPr>
        <w:t xml:space="preserve">Uno </w:t>
      </w:r>
      <w:r w:rsidRPr="00203744">
        <w:rPr>
          <w:color w:val="000000" w:themeColor="text1"/>
        </w:rPr>
        <w:t xml:space="preserve"> ini</w:t>
      </w:r>
      <w:proofErr w:type="gramEnd"/>
      <w:r w:rsidRPr="00203744">
        <w:rPr>
          <w:color w:val="000000" w:themeColor="text1"/>
        </w:rPr>
        <w:t xml:space="preserve"> merupakan permainan yang asik menyenangkan dan menegangkan. </w:t>
      </w:r>
      <w:bookmarkStart w:id="1" w:name="OLE_LINK1"/>
      <w:r w:rsidRPr="00203744">
        <w:rPr>
          <w:color w:val="000000" w:themeColor="text1"/>
        </w:rPr>
        <w:t xml:space="preserve">Menurut </w:t>
      </w:r>
      <w:r w:rsidRPr="00203744">
        <w:rPr>
          <w:color w:val="000000" w:themeColor="text1"/>
        </w:rPr>
        <w:fldChar w:fldCharType="begin" w:fldLock="1"/>
      </w:r>
      <w:r w:rsidRPr="00203744">
        <w:rPr>
          <w:color w:val="000000" w:themeColor="text1"/>
        </w:rPr>
        <w:instrText>ADDIN CSL_CITATION {"citationItems":[{"id":"ITEM-1","itemData":{"ISBN":"1201004403","author":[{"dropping-particle":"","family":"Hakim","given":"","non-dropping-particle":"","parse-names":false,"suffix":""}],"id":"ITEM-1","issued":{"date-parts":[["2010"]]},"page":"1-16","title":"Diajukan kepada Universitas Negeri Surabaya KONSEP BILANGAN PADA ANAK AUTIS","type":"article-journal"},"uris":["http://www.mendeley.com/documents/?uuid=d75fce25-5f2e-4fa5-b423-4c83a5ac6976"]}],"mendeley":{"formattedCitation":"(Hakim, 2010)","manualFormatting":"Hakim (2010)","plainTextFormattedCitation":"(Hakim, 2010)","previouslyFormattedCitation":"(Hakim, 2010)"},"properties":{"noteIndex":0},"schema":"https://github.com/citation-style-language/schema/raw/master/csl-citation.json"}</w:instrText>
      </w:r>
      <w:r w:rsidRPr="00203744">
        <w:rPr>
          <w:color w:val="000000" w:themeColor="text1"/>
        </w:rPr>
        <w:fldChar w:fldCharType="separate"/>
      </w:r>
      <w:r w:rsidRPr="00203744">
        <w:rPr>
          <w:noProof/>
          <w:color w:val="000000" w:themeColor="text1"/>
        </w:rPr>
        <w:t xml:space="preserve">Hakim </w:t>
      </w:r>
      <w:r w:rsidRPr="00203744">
        <w:rPr>
          <w:noProof/>
          <w:color w:val="000000" w:themeColor="text1"/>
          <w:lang w:val="id-ID"/>
        </w:rPr>
        <w:t>(</w:t>
      </w:r>
      <w:r w:rsidRPr="00203744">
        <w:rPr>
          <w:noProof/>
          <w:color w:val="000000" w:themeColor="text1"/>
        </w:rPr>
        <w:t>2010)</w:t>
      </w:r>
      <w:r w:rsidRPr="00203744">
        <w:rPr>
          <w:color w:val="000000" w:themeColor="text1"/>
        </w:rPr>
        <w:fldChar w:fldCharType="end"/>
      </w:r>
      <w:r w:rsidRPr="00203744">
        <w:rPr>
          <w:color w:val="000000" w:themeColor="text1"/>
        </w:rPr>
        <w:t xml:space="preserve"> permainan </w:t>
      </w:r>
      <w:r w:rsidR="00812BF7" w:rsidRPr="00203744">
        <w:rPr>
          <w:i/>
          <w:iCs/>
          <w:color w:val="000000" w:themeColor="text1"/>
          <w:lang w:val="id-ID"/>
        </w:rPr>
        <w:t xml:space="preserve">Uno </w:t>
      </w:r>
      <w:r w:rsidRPr="00203744">
        <w:rPr>
          <w:color w:val="000000" w:themeColor="text1"/>
        </w:rPr>
        <w:t xml:space="preserve"> merupakan salah satu permainan kartu yang populer di seluruh dunia</w:t>
      </w:r>
      <w:bookmarkEnd w:id="1"/>
      <w:r w:rsidRPr="00203744">
        <w:rPr>
          <w:color w:val="000000" w:themeColor="text1"/>
        </w:rPr>
        <w:t xml:space="preserve">. Dengan karakteristik permainan </w:t>
      </w:r>
      <w:proofErr w:type="gramStart"/>
      <w:r w:rsidR="00812BF7" w:rsidRPr="00203744">
        <w:rPr>
          <w:i/>
          <w:iCs/>
          <w:color w:val="000000" w:themeColor="text1"/>
        </w:rPr>
        <w:t xml:space="preserve">Uno </w:t>
      </w:r>
      <w:r w:rsidRPr="00203744">
        <w:rPr>
          <w:color w:val="000000" w:themeColor="text1"/>
        </w:rPr>
        <w:t xml:space="preserve"> yang</w:t>
      </w:r>
      <w:proofErr w:type="gramEnd"/>
      <w:r w:rsidRPr="00203744">
        <w:rPr>
          <w:color w:val="000000" w:themeColor="text1"/>
        </w:rPr>
        <w:t xml:space="preserve"> asik menyenangkan dan menegangkan yang ditujukan pada remaja hingga dewasa, peneliti berkeinginan untuk mengenalkan permainan </w:t>
      </w:r>
      <w:r w:rsidR="00812BF7" w:rsidRPr="00203744">
        <w:rPr>
          <w:i/>
          <w:iCs/>
          <w:color w:val="000000" w:themeColor="text1"/>
        </w:rPr>
        <w:t xml:space="preserve">Uno </w:t>
      </w:r>
      <w:r w:rsidRPr="00203744">
        <w:rPr>
          <w:i/>
          <w:iCs/>
          <w:color w:val="000000" w:themeColor="text1"/>
        </w:rPr>
        <w:t xml:space="preserve"> </w:t>
      </w:r>
      <w:r w:rsidRPr="00203744">
        <w:rPr>
          <w:color w:val="000000" w:themeColor="text1"/>
        </w:rPr>
        <w:t xml:space="preserve">kepada anak sejak usia dini sehingga peneliti menciptakan alat permainan edukatif modifikasi dari permainan </w:t>
      </w:r>
      <w:r w:rsidR="00812BF7" w:rsidRPr="00203744">
        <w:rPr>
          <w:i/>
          <w:iCs/>
          <w:color w:val="000000" w:themeColor="text1"/>
        </w:rPr>
        <w:t xml:space="preserve">Uno </w:t>
      </w:r>
      <w:r w:rsidRPr="00203744">
        <w:rPr>
          <w:color w:val="000000" w:themeColor="text1"/>
        </w:rPr>
        <w:t xml:space="preserve"> yang dinamakan </w:t>
      </w:r>
      <w:r w:rsidR="00976FBB" w:rsidRPr="00976FBB">
        <w:rPr>
          <w:i/>
          <w:iCs/>
          <w:color w:val="000000" w:themeColor="text1"/>
        </w:rPr>
        <w:t>Little Uno</w:t>
      </w:r>
      <w:r w:rsidR="00812BF7" w:rsidRPr="00203744">
        <w:rPr>
          <w:i/>
          <w:iCs/>
          <w:color w:val="000000" w:themeColor="text1"/>
        </w:rPr>
        <w:t xml:space="preserve"> </w:t>
      </w:r>
      <w:r w:rsidRPr="00203744">
        <w:rPr>
          <w:color w:val="000000" w:themeColor="text1"/>
        </w:rPr>
        <w:t>.</w:t>
      </w:r>
    </w:p>
    <w:p w14:paraId="3DCE0285" w14:textId="12C120D7" w:rsidR="00460E72" w:rsidRPr="00203744" w:rsidRDefault="00460E72" w:rsidP="00812BF7">
      <w:pPr>
        <w:spacing w:line="276" w:lineRule="auto"/>
        <w:ind w:firstLine="720"/>
        <w:jc w:val="both"/>
        <w:rPr>
          <w:color w:val="000000" w:themeColor="text1"/>
        </w:rPr>
      </w:pPr>
      <w:r w:rsidRPr="00203744">
        <w:rPr>
          <w:color w:val="000000" w:themeColor="text1"/>
        </w:rPr>
        <w:t xml:space="preserve">Dalam bahasa spanyol dan italia, </w:t>
      </w:r>
      <w:r w:rsidR="00812BF7" w:rsidRPr="00203744">
        <w:rPr>
          <w:i/>
          <w:iCs/>
          <w:color w:val="000000" w:themeColor="text1"/>
        </w:rPr>
        <w:t xml:space="preserve">Uno </w:t>
      </w:r>
      <w:r w:rsidRPr="00203744">
        <w:rPr>
          <w:color w:val="000000" w:themeColor="text1"/>
        </w:rPr>
        <w:t xml:space="preserve"> memiliki arti satu dan </w:t>
      </w:r>
      <w:r w:rsidRPr="00203744">
        <w:rPr>
          <w:i/>
          <w:color w:val="000000" w:themeColor="text1"/>
        </w:rPr>
        <w:t>little</w:t>
      </w:r>
      <w:r w:rsidRPr="00203744">
        <w:rPr>
          <w:color w:val="000000" w:themeColor="text1"/>
        </w:rPr>
        <w:t xml:space="preserve"> berarti kecil yang dapat diuraikan bahwa alat permainan edukatif </w:t>
      </w:r>
      <w:r w:rsidR="00976FBB" w:rsidRPr="00976FBB">
        <w:rPr>
          <w:i/>
          <w:iCs/>
          <w:color w:val="000000" w:themeColor="text1"/>
        </w:rPr>
        <w:t>Little Uno</w:t>
      </w:r>
      <w:r w:rsidR="00812BF7" w:rsidRPr="00203744">
        <w:rPr>
          <w:i/>
          <w:iCs/>
          <w:color w:val="000000" w:themeColor="text1"/>
        </w:rPr>
        <w:t xml:space="preserve"> </w:t>
      </w:r>
      <w:r w:rsidRPr="00203744">
        <w:rPr>
          <w:color w:val="000000" w:themeColor="text1"/>
        </w:rPr>
        <w:t xml:space="preserve"> ini terdiri dari satuan-satuan balok berukuran 7,5 cm x 2,5 cm yang disusun hingga menjadi sebuah tumpukan dengan kuantitas yang lebih sedikit dibanding permainan </w:t>
      </w:r>
      <w:r w:rsidR="00812BF7" w:rsidRPr="00203744">
        <w:rPr>
          <w:i/>
          <w:iCs/>
          <w:color w:val="000000" w:themeColor="text1"/>
        </w:rPr>
        <w:t xml:space="preserve">Uno </w:t>
      </w:r>
      <w:r w:rsidRPr="00203744">
        <w:rPr>
          <w:color w:val="000000" w:themeColor="text1"/>
        </w:rPr>
        <w:t xml:space="preserve">. Alat permainan </w:t>
      </w:r>
      <w:r w:rsidR="00976FBB" w:rsidRPr="00976FBB">
        <w:rPr>
          <w:i/>
          <w:iCs/>
          <w:color w:val="000000" w:themeColor="text1"/>
        </w:rPr>
        <w:t>Little Uno</w:t>
      </w:r>
      <w:r w:rsidR="00812BF7" w:rsidRPr="00203744">
        <w:rPr>
          <w:i/>
          <w:iCs/>
          <w:color w:val="000000" w:themeColor="text1"/>
        </w:rPr>
        <w:t xml:space="preserve"> </w:t>
      </w:r>
      <w:r w:rsidRPr="00203744">
        <w:rPr>
          <w:color w:val="000000" w:themeColor="text1"/>
        </w:rPr>
        <w:t xml:space="preserve"> ini terdiri dari 30 balok, 2 dadu, kartu emoji dan buku panduan permainan, sedangkan permainan </w:t>
      </w:r>
      <w:r w:rsidR="00812BF7" w:rsidRPr="00203744">
        <w:rPr>
          <w:color w:val="000000" w:themeColor="text1"/>
          <w:lang w:val="id-ID"/>
        </w:rPr>
        <w:t>U</w:t>
      </w:r>
      <w:r w:rsidRPr="00203744">
        <w:rPr>
          <w:color w:val="000000" w:themeColor="text1"/>
        </w:rPr>
        <w:t xml:space="preserve">terdiri dari 72 balok, ada yang berbentuk kartu, dadu dan panduan permainan. Alat permainan </w:t>
      </w:r>
      <w:r w:rsidR="00976FBB" w:rsidRPr="00976FBB">
        <w:rPr>
          <w:i/>
          <w:iCs/>
          <w:color w:val="000000" w:themeColor="text1"/>
        </w:rPr>
        <w:t xml:space="preserve">Little </w:t>
      </w:r>
      <w:proofErr w:type="gramStart"/>
      <w:r w:rsidR="00976FBB" w:rsidRPr="00976FBB">
        <w:rPr>
          <w:i/>
          <w:iCs/>
          <w:color w:val="000000" w:themeColor="text1"/>
        </w:rPr>
        <w:t>Uno</w:t>
      </w:r>
      <w:r w:rsidR="00812BF7" w:rsidRPr="00203744">
        <w:rPr>
          <w:i/>
          <w:iCs/>
          <w:color w:val="000000" w:themeColor="text1"/>
        </w:rPr>
        <w:t xml:space="preserve"> </w:t>
      </w:r>
      <w:r w:rsidRPr="00203744">
        <w:rPr>
          <w:color w:val="000000" w:themeColor="text1"/>
        </w:rPr>
        <w:t xml:space="preserve"> ini</w:t>
      </w:r>
      <w:proofErr w:type="gramEnd"/>
      <w:r w:rsidRPr="00203744">
        <w:rPr>
          <w:color w:val="000000" w:themeColor="text1"/>
        </w:rPr>
        <w:t xml:space="preserve"> lebih kecil atau lebih rendah dibanding permainan </w:t>
      </w:r>
      <w:r w:rsidR="00812BF7" w:rsidRPr="00203744">
        <w:rPr>
          <w:i/>
          <w:iCs/>
          <w:color w:val="000000" w:themeColor="text1"/>
        </w:rPr>
        <w:t xml:space="preserve">Uno </w:t>
      </w:r>
      <w:r w:rsidRPr="00203744">
        <w:rPr>
          <w:color w:val="000000" w:themeColor="text1"/>
        </w:rPr>
        <w:t xml:space="preserve"> karena menyesuaikan dengan karakteristik anak. </w:t>
      </w:r>
    </w:p>
    <w:p w14:paraId="23437F63" w14:textId="576F9CB1" w:rsidR="00460E72" w:rsidRPr="00203744" w:rsidRDefault="00460E72" w:rsidP="00460E72">
      <w:pPr>
        <w:spacing w:line="276" w:lineRule="auto"/>
        <w:ind w:firstLine="720"/>
        <w:jc w:val="both"/>
        <w:rPr>
          <w:color w:val="000000" w:themeColor="text1"/>
        </w:rPr>
      </w:pPr>
      <w:r w:rsidRPr="00203744">
        <w:rPr>
          <w:color w:val="000000" w:themeColor="text1"/>
        </w:rPr>
        <w:t xml:space="preserve">Cara memainkan alat permainan edukatif </w:t>
      </w:r>
      <w:r w:rsidRPr="00203744">
        <w:rPr>
          <w:i/>
          <w:color w:val="000000" w:themeColor="text1"/>
        </w:rPr>
        <w:t xml:space="preserve">Litte </w:t>
      </w:r>
      <w:r w:rsidR="00812BF7" w:rsidRPr="00203744">
        <w:rPr>
          <w:i/>
          <w:iCs/>
          <w:color w:val="000000" w:themeColor="text1"/>
        </w:rPr>
        <w:t xml:space="preserve">Uno </w:t>
      </w:r>
      <w:r w:rsidRPr="00203744">
        <w:rPr>
          <w:color w:val="000000" w:themeColor="text1"/>
        </w:rPr>
        <w:t xml:space="preserve"> ini yaitu 1) menyusun balok sesuai dengan contoh </w:t>
      </w:r>
      <w:r w:rsidRPr="00203744">
        <w:rPr>
          <w:color w:val="000000" w:themeColor="text1"/>
        </w:rPr>
        <w:t xml:space="preserve">yang ada di pedoman 2) memainkan dadu 3) mengambil balok sesuai dengan gambar emoji yang ada di dadu atas 3) membaca dan menjawab pertanyaan yang ada di balok 4) meletakkan balok diatas 5) dilakukan berulang kali secara bergantian 6) jika susunan balok rubuh maka anak yang menyebabkan susunan balok rubuh harus menyusun kembali susunan balok 7) permainan berakhir jika susunan balok rubuh dan anak ingin mengakhiri permainan. </w:t>
      </w:r>
    </w:p>
    <w:p w14:paraId="5097F853" w14:textId="176DA1E9" w:rsidR="00460E72" w:rsidRPr="00203744" w:rsidRDefault="00460E72" w:rsidP="00460E72">
      <w:pPr>
        <w:ind w:firstLine="720"/>
        <w:jc w:val="both"/>
        <w:rPr>
          <w:color w:val="000000" w:themeColor="text1"/>
        </w:rPr>
      </w:pPr>
      <w:r w:rsidRPr="00203744">
        <w:rPr>
          <w:color w:val="000000" w:themeColor="text1"/>
        </w:rPr>
        <w:t xml:space="preserve">Bersumber pada pernyataan-pernyataan diatas, peneliti tertarik untuk mengembangkan Alat Permainan Edukatif </w:t>
      </w:r>
      <w:r w:rsidR="00976FBB" w:rsidRPr="00976FBB">
        <w:rPr>
          <w:i/>
          <w:iCs/>
          <w:color w:val="000000" w:themeColor="text1"/>
        </w:rPr>
        <w:t xml:space="preserve">Little </w:t>
      </w:r>
      <w:proofErr w:type="gramStart"/>
      <w:r w:rsidR="00976FBB" w:rsidRPr="00976FBB">
        <w:rPr>
          <w:i/>
          <w:iCs/>
          <w:color w:val="000000" w:themeColor="text1"/>
        </w:rPr>
        <w:t>Uno</w:t>
      </w:r>
      <w:r w:rsidR="00812BF7" w:rsidRPr="00203744">
        <w:rPr>
          <w:i/>
          <w:iCs/>
          <w:color w:val="000000" w:themeColor="text1"/>
        </w:rPr>
        <w:t xml:space="preserve"> </w:t>
      </w:r>
      <w:r w:rsidRPr="00203744">
        <w:rPr>
          <w:color w:val="000000" w:themeColor="text1"/>
        </w:rPr>
        <w:t xml:space="preserve"> sebagai</w:t>
      </w:r>
      <w:proofErr w:type="gramEnd"/>
      <w:r w:rsidRPr="00203744">
        <w:rPr>
          <w:color w:val="000000" w:themeColor="text1"/>
        </w:rPr>
        <w:t xml:space="preserve"> sarana untuk meningkatkan kemampuan berfikir simbolik anak usia 5-6 tahun. Sehingga judul penelitian ini yaitu “Pengembangan Alat Permainan Edukatif </w:t>
      </w:r>
      <w:r w:rsidR="00976FBB" w:rsidRPr="00976FBB">
        <w:rPr>
          <w:i/>
          <w:iCs/>
          <w:color w:val="000000" w:themeColor="text1"/>
        </w:rPr>
        <w:t xml:space="preserve">Little </w:t>
      </w:r>
      <w:proofErr w:type="gramStart"/>
      <w:r w:rsidR="00976FBB" w:rsidRPr="00976FBB">
        <w:rPr>
          <w:i/>
          <w:iCs/>
          <w:color w:val="000000" w:themeColor="text1"/>
        </w:rPr>
        <w:t>Uno</w:t>
      </w:r>
      <w:r w:rsidR="00812BF7" w:rsidRPr="00203744">
        <w:rPr>
          <w:i/>
          <w:iCs/>
          <w:color w:val="000000" w:themeColor="text1"/>
        </w:rPr>
        <w:t xml:space="preserve"> </w:t>
      </w:r>
      <w:r w:rsidRPr="00203744">
        <w:rPr>
          <w:color w:val="000000" w:themeColor="text1"/>
        </w:rPr>
        <w:t xml:space="preserve"> untuk</w:t>
      </w:r>
      <w:proofErr w:type="gramEnd"/>
      <w:r w:rsidRPr="00203744">
        <w:rPr>
          <w:color w:val="000000" w:themeColor="text1"/>
        </w:rPr>
        <w:t xml:space="preserve"> Meningkatkan Kemampuan Berfikir Simbolik Anak Usia 5-6 tahun. Adapun tujuan dari pengembangan APE </w:t>
      </w:r>
      <w:r w:rsidR="00976FBB" w:rsidRPr="00976FBB">
        <w:rPr>
          <w:i/>
          <w:iCs/>
          <w:color w:val="000000" w:themeColor="text1"/>
        </w:rPr>
        <w:t xml:space="preserve">Little </w:t>
      </w:r>
      <w:proofErr w:type="gramStart"/>
      <w:r w:rsidR="00976FBB" w:rsidRPr="00976FBB">
        <w:rPr>
          <w:i/>
          <w:iCs/>
          <w:color w:val="000000" w:themeColor="text1"/>
        </w:rPr>
        <w:t>Uno</w:t>
      </w:r>
      <w:r w:rsidR="00812BF7" w:rsidRPr="00203744">
        <w:rPr>
          <w:i/>
          <w:iCs/>
          <w:color w:val="000000" w:themeColor="text1"/>
        </w:rPr>
        <w:t xml:space="preserve"> </w:t>
      </w:r>
      <w:r w:rsidRPr="00203744">
        <w:rPr>
          <w:color w:val="000000" w:themeColor="text1"/>
        </w:rPr>
        <w:t xml:space="preserve"> ini</w:t>
      </w:r>
      <w:proofErr w:type="gramEnd"/>
      <w:r w:rsidRPr="00203744">
        <w:rPr>
          <w:color w:val="000000" w:themeColor="text1"/>
        </w:rPr>
        <w:t xml:space="preserve"> adalah untuk mengetahui hasil pengembangan APE </w:t>
      </w:r>
      <w:r w:rsidR="00976FBB" w:rsidRPr="00976FBB">
        <w:rPr>
          <w:i/>
          <w:iCs/>
          <w:color w:val="000000" w:themeColor="text1"/>
        </w:rPr>
        <w:t>Little Uno</w:t>
      </w:r>
      <w:r w:rsidR="00812BF7" w:rsidRPr="00203744">
        <w:rPr>
          <w:i/>
          <w:iCs/>
          <w:color w:val="000000" w:themeColor="text1"/>
        </w:rPr>
        <w:t xml:space="preserve"> </w:t>
      </w:r>
      <w:r w:rsidRPr="00203744">
        <w:rPr>
          <w:color w:val="000000" w:themeColor="text1"/>
        </w:rPr>
        <w:t xml:space="preserve"> dan untuk mendapatkan efektivitas APE </w:t>
      </w:r>
      <w:r w:rsidR="00976FBB" w:rsidRPr="00976FBB">
        <w:rPr>
          <w:i/>
          <w:iCs/>
          <w:color w:val="000000" w:themeColor="text1"/>
        </w:rPr>
        <w:t>Little Uno</w:t>
      </w:r>
      <w:r w:rsidR="00812BF7" w:rsidRPr="00203744">
        <w:rPr>
          <w:i/>
          <w:iCs/>
          <w:color w:val="000000" w:themeColor="text1"/>
        </w:rPr>
        <w:t xml:space="preserve"> </w:t>
      </w:r>
    </w:p>
    <w:p w14:paraId="711E6EE0" w14:textId="77777777" w:rsidR="00460E72" w:rsidRPr="00203744" w:rsidRDefault="00460E72" w:rsidP="00460E72">
      <w:pPr>
        <w:pBdr>
          <w:top w:val="nil"/>
          <w:left w:val="nil"/>
          <w:bottom w:val="nil"/>
          <w:right w:val="nil"/>
          <w:between w:val="nil"/>
        </w:pBdr>
        <w:spacing w:line="276" w:lineRule="auto"/>
        <w:jc w:val="both"/>
        <w:rPr>
          <w:color w:val="000000" w:themeColor="text1"/>
        </w:rPr>
      </w:pPr>
    </w:p>
    <w:p w14:paraId="379088B4" w14:textId="77777777" w:rsidR="00460E72" w:rsidRPr="00203744" w:rsidRDefault="00460E72" w:rsidP="00460E72">
      <w:pPr>
        <w:pBdr>
          <w:top w:val="nil"/>
          <w:left w:val="nil"/>
          <w:bottom w:val="nil"/>
          <w:right w:val="nil"/>
          <w:between w:val="nil"/>
        </w:pBdr>
        <w:spacing w:line="276" w:lineRule="auto"/>
        <w:jc w:val="both"/>
        <w:rPr>
          <w:b/>
          <w:color w:val="000000" w:themeColor="text1"/>
        </w:rPr>
      </w:pPr>
      <w:r w:rsidRPr="00203744">
        <w:rPr>
          <w:b/>
          <w:color w:val="000000" w:themeColor="text1"/>
        </w:rPr>
        <w:t xml:space="preserve">METODE </w:t>
      </w:r>
    </w:p>
    <w:p w14:paraId="3ED928A6" w14:textId="116432A2" w:rsidR="00460E72" w:rsidRPr="00203744" w:rsidRDefault="00460E72" w:rsidP="00460E72">
      <w:pPr>
        <w:spacing w:line="276" w:lineRule="auto"/>
        <w:ind w:firstLine="720"/>
        <w:jc w:val="both"/>
        <w:rPr>
          <w:color w:val="000000" w:themeColor="text1"/>
        </w:rPr>
      </w:pPr>
      <w:r w:rsidRPr="00203744">
        <w:rPr>
          <w:color w:val="000000" w:themeColor="text1"/>
        </w:rPr>
        <w:t>Penelitian ini merupakan jenis penelitian pengembangan (</w:t>
      </w:r>
      <w:r w:rsidRPr="00203744">
        <w:rPr>
          <w:i/>
          <w:color w:val="000000" w:themeColor="text1"/>
        </w:rPr>
        <w:t>Research and Development</w:t>
      </w:r>
      <w:r w:rsidRPr="00203744">
        <w:rPr>
          <w:color w:val="000000" w:themeColor="text1"/>
        </w:rPr>
        <w:t>) dengan model pengembangan ADDIE (</w:t>
      </w:r>
      <w:r w:rsidRPr="00203744">
        <w:rPr>
          <w:i/>
          <w:color w:val="000000" w:themeColor="text1"/>
        </w:rPr>
        <w:t>Analysis-Design Development-Implementation and Evaluation</w:t>
      </w:r>
      <w:r w:rsidRPr="00203744">
        <w:rPr>
          <w:color w:val="000000" w:themeColor="text1"/>
        </w:rPr>
        <w:t>). Sugiyono (201</w:t>
      </w:r>
      <w:r w:rsidRPr="00203744">
        <w:rPr>
          <w:color w:val="000000" w:themeColor="text1"/>
          <w:lang w:val="id-ID"/>
        </w:rPr>
        <w:t>6</w:t>
      </w:r>
      <w:r w:rsidR="00D236B8" w:rsidRPr="00203744">
        <w:rPr>
          <w:color w:val="000000" w:themeColor="text1"/>
        </w:rPr>
        <w:t xml:space="preserve">:297) </w:t>
      </w:r>
      <w:r w:rsidR="00D236B8" w:rsidRPr="00203744">
        <w:rPr>
          <w:color w:val="000000" w:themeColor="text1"/>
          <w:lang w:val="id-ID"/>
        </w:rPr>
        <w:t>m</w:t>
      </w:r>
      <w:r w:rsidRPr="00203744">
        <w:rPr>
          <w:color w:val="000000" w:themeColor="text1"/>
        </w:rPr>
        <w:t xml:space="preserve">enyatakan bahwa R&amp;D merupakan metode penelitian yang digunakan untuk menghasilkan produk tertentu dan menguji keefektifan produk tersebut. Menurut </w:t>
      </w:r>
      <w:r w:rsidRPr="00203744">
        <w:rPr>
          <w:color w:val="000000" w:themeColor="text1"/>
        </w:rPr>
        <w:fldChar w:fldCharType="begin" w:fldLock="1"/>
      </w:r>
      <w:r w:rsidRPr="00203744">
        <w:rPr>
          <w:color w:val="000000" w:themeColor="text1"/>
        </w:rPr>
        <w:instrText>ADDIN CSL_CITATION {"citationItems":[{"id":"ITEM-1","itemData":{"DOI":"10.21070/halaqa.v3i1.2124","abstract":"Instructional material are an important part in determining the quality of learning. The design of the development of instructional material needs to pay attention to the development model to ensure the quality of instructional material in supporting learning effectiveness, because the development of instuctional material is basically a linear process with the learning process. One of the designs for the development of instructional material that is often used is the ADDIE Model through 5 stages; Analysis, Design, Development, Implementation and Evaluation. The ADDIE model is a learning system design model that shows the basic stages of a learning system that is easy to do. ","author":[{"dropping-particle":"","family":"Cahyadi","given":"Rahmat Arofah Hari","non-dropping-particle":"","parse-names":false,"suffix":""}],"container-title":"Halaqa: Islamic Education Journal","id":"ITEM-1","issue":"1","issued":{"date-parts":[["2019"]]},"page":"35","title":"Pengembangan Bahan Ajar Berbasis Addie Model","type":"article-journal","volume":"3"},"uris":["http://www.mendeley.com/documents/?uuid=77e988ae-6923-40a8-9150-8690d01c50e7"]}],"mendeley":{"formattedCitation":"(Cahyadi, 2019)","plainTextFormattedCitation":"(Cahyadi, 2019)","previouslyFormattedCitation":"(Cahyadi, 2019)"},"properties":{"noteIndex":0},"schema":"https://github.com/citation-style-language/schema/raw/master/csl-citation.json"}</w:instrText>
      </w:r>
      <w:r w:rsidRPr="00203744">
        <w:rPr>
          <w:color w:val="000000" w:themeColor="text1"/>
        </w:rPr>
        <w:fldChar w:fldCharType="separate"/>
      </w:r>
      <w:r w:rsidRPr="00203744">
        <w:rPr>
          <w:noProof/>
          <w:color w:val="000000" w:themeColor="text1"/>
        </w:rPr>
        <w:t>(Cahyadi, 2019)</w:t>
      </w:r>
      <w:r w:rsidRPr="00203744">
        <w:rPr>
          <w:color w:val="000000" w:themeColor="text1"/>
        </w:rPr>
        <w:fldChar w:fldCharType="end"/>
      </w:r>
      <w:r w:rsidRPr="00203744">
        <w:rPr>
          <w:color w:val="000000" w:themeColor="text1"/>
        </w:rPr>
        <w:t xml:space="preserve"> menyatakan bahwa model ADDIE merupakan suatu pendekatan yang menekankan suatu analisa bagaimana setiap komponen yang dimiliki saling berinteraksi satu lainnya berkoordinasi sesuai dengan fase yang ada. Model desain sistem pembelajaran ADDIE bersifat sederhana dan dapat dilakukan secara bertahap atau sistematik untuk mewujudkan program pelatihan yang komprehensif. Alasan peneliti menggunakan pendekatan pengembangan ADDIE yaitu karena model pembelajarannya bersifat umum dan sesuai digunakan untuk penelitian pengembangan salah satunya pengembangan alat permainan edukatif untuk anak usia dini. Adapun langkah-langkah penerapan model ADDIE </w:t>
      </w:r>
      <w:proofErr w:type="gramStart"/>
      <w:r w:rsidRPr="00203744">
        <w:rPr>
          <w:color w:val="000000" w:themeColor="text1"/>
        </w:rPr>
        <w:t>yaitu :</w:t>
      </w:r>
      <w:proofErr w:type="gramEnd"/>
      <w:r w:rsidRPr="00203744">
        <w:rPr>
          <w:color w:val="000000" w:themeColor="text1"/>
        </w:rPr>
        <w:t xml:space="preserve"> 1) Analisis, tahap pertama adalah menganalisis perlunya pengembangan produk, kelayakan serta syarat-syarat pengembangan produk. 2) Desain, desain merupakan proses sistematik, di tahap ini desain produk masih bersifat konseptual dan akan menjadi dasar pengembangan di tahap selanjutnya. 3) Pengembangan </w:t>
      </w:r>
      <w:r w:rsidRPr="00203744">
        <w:rPr>
          <w:i/>
          <w:color w:val="000000" w:themeColor="text1"/>
        </w:rPr>
        <w:t>(Development</w:t>
      </w:r>
      <w:r w:rsidRPr="00203744">
        <w:rPr>
          <w:color w:val="000000" w:themeColor="text1"/>
        </w:rPr>
        <w:t xml:space="preserve">), dilakukan realisasi desain produk yang sebelumnya telah dibuat. 4) Implementasi </w:t>
      </w:r>
      <w:r w:rsidRPr="00203744">
        <w:rPr>
          <w:i/>
          <w:color w:val="000000" w:themeColor="text1"/>
        </w:rPr>
        <w:t>(Implementation),</w:t>
      </w:r>
      <w:r w:rsidRPr="00203744">
        <w:rPr>
          <w:color w:val="000000" w:themeColor="text1"/>
        </w:rPr>
        <w:t xml:space="preserve"> di tahap ini bertujuan untuk mendapatkan umpan balik terhadap produk yang telah dikembangkan. 5) Evaluasi </w:t>
      </w:r>
      <w:r w:rsidRPr="00203744">
        <w:rPr>
          <w:i/>
          <w:color w:val="000000" w:themeColor="text1"/>
        </w:rPr>
        <w:t>(Evaluation),</w:t>
      </w:r>
      <w:r w:rsidRPr="00203744">
        <w:rPr>
          <w:color w:val="000000" w:themeColor="text1"/>
        </w:rPr>
        <w:t xml:space="preserve"> Tahap ini adalah jawaban dari umpan balik, revisi dibuat sesuai dengan hasil evaluasi yang diberikan oleh subjek penelitian. </w:t>
      </w:r>
      <w:r w:rsidRPr="00203744">
        <w:rPr>
          <w:color w:val="000000" w:themeColor="text1"/>
        </w:rPr>
        <w:lastRenderedPageBreak/>
        <w:t>Tujuan akhir dari evaluasi yakni mengukur ketercapaian tujuan pengembangan.</w:t>
      </w:r>
    </w:p>
    <w:p w14:paraId="2BF9382E" w14:textId="2FCFE4C3" w:rsidR="00460E72" w:rsidRPr="00203744" w:rsidRDefault="00460E72" w:rsidP="00537FC9">
      <w:pPr>
        <w:spacing w:line="276" w:lineRule="auto"/>
        <w:ind w:firstLine="720"/>
        <w:jc w:val="both"/>
        <w:rPr>
          <w:color w:val="000000" w:themeColor="text1"/>
        </w:rPr>
      </w:pPr>
      <w:r w:rsidRPr="00203744">
        <w:rPr>
          <w:color w:val="000000" w:themeColor="text1"/>
        </w:rPr>
        <w:t xml:space="preserve">Subjek uji coba pada penelitian pengembangan ini yaitu ahli materi dan ahli media yang berpengalaman serta kompeten dibidangnya dengan kriteria minimal S2. Ahli materi dan ahli media merupakan dosen jurusan PG-PAUD, Fakultas Ilmu Pendidikan, Universitas Negeri Surabaya. </w:t>
      </w:r>
      <w:r w:rsidR="00537FC9" w:rsidRPr="00203744">
        <w:rPr>
          <w:color w:val="000000" w:themeColor="text1"/>
          <w:lang w:val="id-ID"/>
        </w:rPr>
        <w:t>P</w:t>
      </w:r>
      <w:r w:rsidRPr="00203744">
        <w:rPr>
          <w:color w:val="000000" w:themeColor="text1"/>
        </w:rPr>
        <w:t xml:space="preserve">ada ahli materi dan ahli media dilakukan untuk mendapatkan validasi produk serta mendapatkan bahan perbaikan dari produk berdasarkan saran dan masukan dari masing-masing ahli. Pada kegiatan uji validitas peneliti menggunakan angket validasi ahli materi dan media. </w:t>
      </w:r>
    </w:p>
    <w:p w14:paraId="12ED0851" w14:textId="313501C5" w:rsidR="00460E72" w:rsidRPr="00203744" w:rsidRDefault="00537FC9" w:rsidP="00B63D1A">
      <w:pPr>
        <w:spacing w:line="276" w:lineRule="auto"/>
        <w:ind w:firstLine="720"/>
        <w:jc w:val="both"/>
        <w:rPr>
          <w:color w:val="000000" w:themeColor="text1"/>
        </w:rPr>
      </w:pPr>
      <w:r w:rsidRPr="00203744">
        <w:rPr>
          <w:color w:val="000000" w:themeColor="text1"/>
          <w:lang w:val="id-ID"/>
        </w:rPr>
        <w:t xml:space="preserve">Uji coba alat permainan edukatif </w:t>
      </w:r>
      <w:r w:rsidR="00976FBB" w:rsidRPr="00976FBB">
        <w:rPr>
          <w:i/>
          <w:iCs/>
          <w:color w:val="000000" w:themeColor="text1"/>
          <w:lang w:val="id-ID"/>
        </w:rPr>
        <w:t>Little Uno</w:t>
      </w:r>
      <w:r w:rsidRPr="00203744">
        <w:rPr>
          <w:color w:val="000000" w:themeColor="text1"/>
          <w:lang w:val="id-ID"/>
        </w:rPr>
        <w:t xml:space="preserve"> dilakukan pada </w:t>
      </w:r>
      <w:r w:rsidR="00DD6C8F" w:rsidRPr="00203744">
        <w:rPr>
          <w:color w:val="000000" w:themeColor="text1"/>
          <w:lang w:val="id-ID"/>
        </w:rPr>
        <w:t xml:space="preserve">5 </w:t>
      </w:r>
      <w:r w:rsidR="00460E72" w:rsidRPr="00203744">
        <w:rPr>
          <w:color w:val="000000" w:themeColor="text1"/>
        </w:rPr>
        <w:t xml:space="preserve">anak usia 5-6 tahun di Kecamatan Bungah Kabupaten Gresik. Dalam penelitian </w:t>
      </w:r>
      <w:r w:rsidR="00893FBD" w:rsidRPr="00203744">
        <w:rPr>
          <w:color w:val="000000" w:themeColor="text1"/>
        </w:rPr>
        <w:t>ini, peneliti hanya</w:t>
      </w:r>
      <w:r w:rsidR="00893FBD" w:rsidRPr="00203744">
        <w:rPr>
          <w:color w:val="000000" w:themeColor="text1"/>
          <w:lang w:val="id-ID"/>
        </w:rPr>
        <w:t xml:space="preserve"> </w:t>
      </w:r>
      <w:r w:rsidR="00DD6C8F" w:rsidRPr="00203744">
        <w:rPr>
          <w:color w:val="000000" w:themeColor="text1"/>
        </w:rPr>
        <w:t>me</w:t>
      </w:r>
      <w:r w:rsidR="00DD6C8F" w:rsidRPr="00203744">
        <w:rPr>
          <w:color w:val="000000" w:themeColor="text1"/>
          <w:lang w:val="id-ID"/>
        </w:rPr>
        <w:t>ner</w:t>
      </w:r>
      <w:r w:rsidR="00893FBD" w:rsidRPr="00203744">
        <w:rPr>
          <w:color w:val="000000" w:themeColor="text1"/>
          <w:lang w:val="id-ID"/>
        </w:rPr>
        <w:t xml:space="preserve">apkan uji </w:t>
      </w:r>
      <w:r w:rsidR="00DD6C8F" w:rsidRPr="00203744">
        <w:rPr>
          <w:color w:val="000000" w:themeColor="text1"/>
          <w:lang w:val="id-ID"/>
        </w:rPr>
        <w:t>coba t</w:t>
      </w:r>
      <w:r w:rsidR="00893FBD" w:rsidRPr="00203744">
        <w:rPr>
          <w:color w:val="000000" w:themeColor="text1"/>
          <w:lang w:val="id-ID"/>
        </w:rPr>
        <w:t>e</w:t>
      </w:r>
      <w:r w:rsidR="00DD6C8F" w:rsidRPr="00203744">
        <w:rPr>
          <w:color w:val="000000" w:themeColor="text1"/>
          <w:lang w:val="id-ID"/>
        </w:rPr>
        <w:t>rbatas</w:t>
      </w:r>
      <w:r w:rsidR="00893FBD" w:rsidRPr="00203744">
        <w:rPr>
          <w:color w:val="000000" w:themeColor="text1"/>
          <w:lang w:val="id-ID"/>
        </w:rPr>
        <w:t xml:space="preserve"> </w:t>
      </w:r>
      <w:r w:rsidR="00460E72" w:rsidRPr="00203744">
        <w:rPr>
          <w:color w:val="000000" w:themeColor="text1"/>
        </w:rPr>
        <w:t xml:space="preserve">dengan memperhatikan protokol kesehatan dikarenakan masih dalam masa </w:t>
      </w:r>
      <w:r w:rsidR="00460E72" w:rsidRPr="00203744">
        <w:rPr>
          <w:i/>
          <w:color w:val="000000" w:themeColor="text1"/>
        </w:rPr>
        <w:t>new normal</w:t>
      </w:r>
      <w:r w:rsidR="00460E72" w:rsidRPr="00203744">
        <w:rPr>
          <w:color w:val="000000" w:themeColor="text1"/>
        </w:rPr>
        <w:t xml:space="preserve"> covid-19. Uji coba pada dosen sebagai ahli media dan ahli materi dilakukan melalui </w:t>
      </w:r>
      <w:r w:rsidR="00460E72" w:rsidRPr="00203744">
        <w:rPr>
          <w:i/>
          <w:iCs/>
          <w:color w:val="000000" w:themeColor="text1"/>
        </w:rPr>
        <w:t>google form</w:t>
      </w:r>
      <w:r w:rsidR="00460E72" w:rsidRPr="00203744">
        <w:rPr>
          <w:color w:val="000000" w:themeColor="text1"/>
        </w:rPr>
        <w:t xml:space="preserve"> untuk menguji kelayakan alat permainan edukatif </w:t>
      </w:r>
      <w:r w:rsidR="00976FBB" w:rsidRPr="00976FBB">
        <w:rPr>
          <w:i/>
          <w:iCs/>
          <w:color w:val="000000" w:themeColor="text1"/>
        </w:rPr>
        <w:t>Little Uno</w:t>
      </w:r>
      <w:r w:rsidR="00812BF7" w:rsidRPr="00203744">
        <w:rPr>
          <w:i/>
          <w:iCs/>
          <w:color w:val="000000" w:themeColor="text1"/>
        </w:rPr>
        <w:t xml:space="preserve"> </w:t>
      </w:r>
      <w:r w:rsidR="00460E72" w:rsidRPr="00203744">
        <w:rPr>
          <w:i/>
          <w:color w:val="000000" w:themeColor="text1"/>
        </w:rPr>
        <w:t xml:space="preserve">, </w:t>
      </w:r>
      <w:r w:rsidR="00460E72" w:rsidRPr="00203744">
        <w:rPr>
          <w:color w:val="000000" w:themeColor="text1"/>
        </w:rPr>
        <w:t>sedangkan untuk uji oba pada 5 anak usia 5-6 tahun dilakukan dengan observasi untuk mengetahui tingkat kemampuan berfikir simbolik anak usia 5-6</w:t>
      </w:r>
      <w:r w:rsidR="00B63D1A" w:rsidRPr="00203744">
        <w:rPr>
          <w:color w:val="000000" w:themeColor="text1"/>
          <w:lang w:val="id-ID"/>
        </w:rPr>
        <w:t xml:space="preserve"> tahun</w:t>
      </w:r>
      <w:r w:rsidR="00460E72" w:rsidRPr="00203744">
        <w:rPr>
          <w:color w:val="000000" w:themeColor="text1"/>
        </w:rPr>
        <w:t xml:space="preserve">. </w:t>
      </w:r>
    </w:p>
    <w:p w14:paraId="2A64C978" w14:textId="760D25CF" w:rsidR="00460E72" w:rsidRPr="00203744" w:rsidRDefault="00460E72" w:rsidP="00DE5A73">
      <w:pPr>
        <w:spacing w:line="276" w:lineRule="auto"/>
        <w:ind w:firstLine="720"/>
        <w:jc w:val="both"/>
        <w:rPr>
          <w:color w:val="000000" w:themeColor="text1"/>
        </w:rPr>
      </w:pPr>
      <w:r w:rsidRPr="00203744">
        <w:rPr>
          <w:color w:val="000000" w:themeColor="text1"/>
        </w:rPr>
        <w:t xml:space="preserve">Desain uji kelayakan kepada ahli media dan ahli materi dengan terlebih dahulu </w:t>
      </w:r>
      <w:r w:rsidR="00DE5A73" w:rsidRPr="00203744">
        <w:rPr>
          <w:color w:val="000000" w:themeColor="text1"/>
          <w:lang w:val="id-ID"/>
        </w:rPr>
        <w:t>dilakukan penyusunan</w:t>
      </w:r>
      <w:r w:rsidRPr="00203744">
        <w:rPr>
          <w:color w:val="000000" w:themeColor="text1"/>
        </w:rPr>
        <w:t xml:space="preserve"> daftar pernyataan dan video alat permainan edukatif yang dikembangkan dalam bentuk </w:t>
      </w:r>
      <w:r w:rsidRPr="00203744">
        <w:rPr>
          <w:i/>
          <w:color w:val="000000" w:themeColor="text1"/>
        </w:rPr>
        <w:t>google form</w:t>
      </w:r>
      <w:r w:rsidRPr="00203744">
        <w:rPr>
          <w:color w:val="000000" w:themeColor="text1"/>
        </w:rPr>
        <w:t xml:space="preserve">. Kemudian </w:t>
      </w:r>
      <w:r w:rsidRPr="00203744">
        <w:rPr>
          <w:i/>
          <w:color w:val="000000" w:themeColor="text1"/>
        </w:rPr>
        <w:t>link google form</w:t>
      </w:r>
      <w:r w:rsidRPr="00203744">
        <w:rPr>
          <w:color w:val="000000" w:themeColor="text1"/>
        </w:rPr>
        <w:t xml:space="preserve"> akan disebarkan pada ahli media dan ahli materi yang telah memenuhi syarat. Untuk desain uji coba kepada anak menggunakan lembar observasi. Analisis data berupa data kualitatif dan kuantitatif. Data kuantitatif berupa angka didapatkan dari angket </w:t>
      </w:r>
      <w:r w:rsidRPr="00203744">
        <w:rPr>
          <w:i/>
          <w:color w:val="000000" w:themeColor="text1"/>
        </w:rPr>
        <w:t>google form</w:t>
      </w:r>
      <w:r w:rsidRPr="00203744">
        <w:rPr>
          <w:color w:val="000000" w:themeColor="text1"/>
        </w:rPr>
        <w:t xml:space="preserve"> penilaian uji validasi ahli materi dan ahli media. Sedangkan data kualitatif didapatkan melalui hasil dari tanggapan, masukan kritik ataupun saran dari para ahli. Data kualitatif juga didapatkan dari hasil observasi uji coba anak usia 5-6 tahun.</w:t>
      </w:r>
    </w:p>
    <w:p w14:paraId="7791C35A" w14:textId="77777777" w:rsidR="00460E72" w:rsidRPr="00203744" w:rsidRDefault="00460E72" w:rsidP="00460E72">
      <w:pPr>
        <w:spacing w:line="276" w:lineRule="auto"/>
        <w:ind w:firstLine="720"/>
        <w:jc w:val="both"/>
        <w:rPr>
          <w:color w:val="000000" w:themeColor="text1"/>
        </w:rPr>
      </w:pPr>
      <w:r w:rsidRPr="00203744">
        <w:rPr>
          <w:color w:val="000000" w:themeColor="text1"/>
        </w:rPr>
        <w:t xml:space="preserve">Dalam menentukan analisis data peneliti menggunakan skala pengukuran bentuk skala </w:t>
      </w:r>
      <w:r w:rsidRPr="00203744">
        <w:rPr>
          <w:i/>
          <w:color w:val="000000" w:themeColor="text1"/>
        </w:rPr>
        <w:t>Likert</w:t>
      </w:r>
      <w:r w:rsidRPr="00203744">
        <w:rPr>
          <w:color w:val="000000" w:themeColor="text1"/>
        </w:rPr>
        <w:t xml:space="preserve"> dengan pernyataan positif. Data hasil validasi ahli yang didapatkan melalui penilaian ahli materi dan ahli media. Untuk hasil observasi anak akan deskripsikan atau berupa data kualitatif.</w:t>
      </w:r>
    </w:p>
    <w:p w14:paraId="2E004DD4" w14:textId="77777777" w:rsidR="00460E72" w:rsidRPr="00203744" w:rsidRDefault="00460E72" w:rsidP="00460E72">
      <w:pPr>
        <w:ind w:firstLine="720"/>
        <w:jc w:val="both"/>
        <w:rPr>
          <w:color w:val="000000" w:themeColor="text1"/>
        </w:rPr>
      </w:pPr>
      <w:r w:rsidRPr="00203744">
        <w:rPr>
          <w:color w:val="000000" w:themeColor="text1"/>
        </w:rPr>
        <w:t xml:space="preserve">Perolehan persentase akhir dari hasil skor penilaian validasi ahli diklasifikasikan berdasarkan kriteria validitas media untuk mengetahui kualitas kelayakan media. Di bawah ini tabel kriteria validitas media dan validitas </w:t>
      </w:r>
      <w:proofErr w:type="gramStart"/>
      <w:r w:rsidRPr="00203744">
        <w:rPr>
          <w:color w:val="000000" w:themeColor="text1"/>
        </w:rPr>
        <w:t>materi :</w:t>
      </w:r>
      <w:proofErr w:type="gramEnd"/>
    </w:p>
    <w:p w14:paraId="5CB69ADA" w14:textId="4AB00868" w:rsidR="00460E72" w:rsidRPr="00203744" w:rsidRDefault="00460E72" w:rsidP="00460E72">
      <w:pPr>
        <w:rPr>
          <w:color w:val="000000" w:themeColor="text1"/>
        </w:rPr>
      </w:pPr>
      <w:r w:rsidRPr="00203744">
        <w:rPr>
          <w:color w:val="000000" w:themeColor="text1"/>
        </w:rPr>
        <w:t>Tabel 1. Kriteria Tingkat Validitas media dan materi</w:t>
      </w:r>
    </w:p>
    <w:tbl>
      <w:tblPr>
        <w:tblW w:w="41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2736"/>
      </w:tblGrid>
      <w:tr w:rsidR="00203744" w:rsidRPr="00203744" w14:paraId="3DCED2FD" w14:textId="77777777" w:rsidTr="00DC201D">
        <w:trPr>
          <w:jc w:val="center"/>
        </w:trPr>
        <w:tc>
          <w:tcPr>
            <w:tcW w:w="1413" w:type="dxa"/>
          </w:tcPr>
          <w:p w14:paraId="645F790E" w14:textId="77777777" w:rsidR="00460E72" w:rsidRPr="00203744" w:rsidRDefault="00460E72" w:rsidP="00DC201D">
            <w:pPr>
              <w:rPr>
                <w:rFonts w:eastAsia="Times New Roman"/>
                <w:b/>
                <w:color w:val="000000" w:themeColor="text1"/>
              </w:rPr>
            </w:pPr>
            <w:r w:rsidRPr="00203744">
              <w:rPr>
                <w:rFonts w:eastAsia="Times New Roman"/>
                <w:b/>
                <w:color w:val="000000" w:themeColor="text1"/>
              </w:rPr>
              <w:t>Persentase</w:t>
            </w:r>
          </w:p>
        </w:tc>
        <w:tc>
          <w:tcPr>
            <w:tcW w:w="2736" w:type="dxa"/>
          </w:tcPr>
          <w:p w14:paraId="3DB40273" w14:textId="77777777" w:rsidR="00460E72" w:rsidRPr="00203744" w:rsidRDefault="00460E72" w:rsidP="00DC201D">
            <w:pPr>
              <w:rPr>
                <w:rFonts w:eastAsia="Times New Roman"/>
                <w:color w:val="000000" w:themeColor="text1"/>
              </w:rPr>
            </w:pPr>
            <w:r w:rsidRPr="00203744">
              <w:rPr>
                <w:rFonts w:eastAsia="Times New Roman"/>
                <w:b/>
                <w:color w:val="000000" w:themeColor="text1"/>
              </w:rPr>
              <w:t>Kriteria</w:t>
            </w:r>
          </w:p>
        </w:tc>
      </w:tr>
      <w:tr w:rsidR="00203744" w:rsidRPr="00203744" w14:paraId="390ED2D0" w14:textId="77777777" w:rsidTr="00DC201D">
        <w:trPr>
          <w:jc w:val="center"/>
        </w:trPr>
        <w:tc>
          <w:tcPr>
            <w:tcW w:w="1413" w:type="dxa"/>
          </w:tcPr>
          <w:p w14:paraId="42810C40" w14:textId="77777777" w:rsidR="00460E72" w:rsidRPr="00203744" w:rsidRDefault="00460E72" w:rsidP="00DC201D">
            <w:pPr>
              <w:rPr>
                <w:rFonts w:eastAsia="Times New Roman"/>
                <w:color w:val="000000" w:themeColor="text1"/>
              </w:rPr>
            </w:pPr>
            <w:r w:rsidRPr="00203744">
              <w:rPr>
                <w:rFonts w:eastAsia="Times New Roman"/>
                <w:color w:val="000000" w:themeColor="text1"/>
              </w:rPr>
              <w:t>0 - 20%</w:t>
            </w:r>
          </w:p>
        </w:tc>
        <w:tc>
          <w:tcPr>
            <w:tcW w:w="2736" w:type="dxa"/>
          </w:tcPr>
          <w:p w14:paraId="6BBFD302" w14:textId="77777777" w:rsidR="00460E72" w:rsidRPr="00203744" w:rsidRDefault="00460E72" w:rsidP="00DC201D">
            <w:pPr>
              <w:rPr>
                <w:rFonts w:eastAsia="Times New Roman"/>
                <w:color w:val="000000" w:themeColor="text1"/>
              </w:rPr>
            </w:pPr>
            <w:r w:rsidRPr="00203744">
              <w:rPr>
                <w:rFonts w:eastAsia="Times New Roman"/>
                <w:color w:val="000000" w:themeColor="text1"/>
              </w:rPr>
              <w:t>Sangat tidak valid atau tidak untuk digunakan</w:t>
            </w:r>
          </w:p>
        </w:tc>
      </w:tr>
      <w:tr w:rsidR="00203744" w:rsidRPr="00203744" w14:paraId="13B7DF85" w14:textId="77777777" w:rsidTr="00DC201D">
        <w:trPr>
          <w:jc w:val="center"/>
        </w:trPr>
        <w:tc>
          <w:tcPr>
            <w:tcW w:w="1413" w:type="dxa"/>
          </w:tcPr>
          <w:p w14:paraId="08BA3C60" w14:textId="77777777" w:rsidR="00460E72" w:rsidRPr="00203744" w:rsidRDefault="00460E72" w:rsidP="00DC201D">
            <w:pPr>
              <w:rPr>
                <w:rFonts w:eastAsia="Times New Roman"/>
                <w:color w:val="000000" w:themeColor="text1"/>
              </w:rPr>
            </w:pPr>
            <w:r w:rsidRPr="00203744">
              <w:rPr>
                <w:rFonts w:eastAsia="Times New Roman"/>
                <w:color w:val="000000" w:themeColor="text1"/>
              </w:rPr>
              <w:t>21% - 40%</w:t>
            </w:r>
          </w:p>
        </w:tc>
        <w:tc>
          <w:tcPr>
            <w:tcW w:w="2736" w:type="dxa"/>
          </w:tcPr>
          <w:p w14:paraId="6BAAD4F0" w14:textId="77777777" w:rsidR="00460E72" w:rsidRPr="00203744" w:rsidRDefault="00460E72" w:rsidP="00DC201D">
            <w:pPr>
              <w:rPr>
                <w:rFonts w:eastAsia="Times New Roman"/>
                <w:color w:val="000000" w:themeColor="text1"/>
              </w:rPr>
            </w:pPr>
            <w:r w:rsidRPr="00203744">
              <w:rPr>
                <w:rFonts w:eastAsia="Times New Roman"/>
                <w:color w:val="000000" w:themeColor="text1"/>
              </w:rPr>
              <w:t xml:space="preserve">Tidak valid dan tidak boleh digunakan </w:t>
            </w:r>
          </w:p>
        </w:tc>
      </w:tr>
      <w:tr w:rsidR="00203744" w:rsidRPr="00203744" w14:paraId="7BF92303" w14:textId="77777777" w:rsidTr="00DC201D">
        <w:trPr>
          <w:jc w:val="center"/>
        </w:trPr>
        <w:tc>
          <w:tcPr>
            <w:tcW w:w="1413" w:type="dxa"/>
          </w:tcPr>
          <w:p w14:paraId="1006AD30" w14:textId="77777777" w:rsidR="00460E72" w:rsidRPr="00203744" w:rsidRDefault="00460E72" w:rsidP="00DC201D">
            <w:pPr>
              <w:rPr>
                <w:rFonts w:eastAsia="Times New Roman"/>
                <w:color w:val="000000" w:themeColor="text1"/>
              </w:rPr>
            </w:pPr>
            <w:r w:rsidRPr="00203744">
              <w:rPr>
                <w:rFonts w:eastAsia="Times New Roman"/>
                <w:color w:val="000000" w:themeColor="text1"/>
              </w:rPr>
              <w:t>41% - 60%</w:t>
            </w:r>
          </w:p>
        </w:tc>
        <w:tc>
          <w:tcPr>
            <w:tcW w:w="2736" w:type="dxa"/>
          </w:tcPr>
          <w:p w14:paraId="6B2EC2EE" w14:textId="77777777" w:rsidR="00460E72" w:rsidRPr="00203744" w:rsidRDefault="00460E72" w:rsidP="00DC201D">
            <w:pPr>
              <w:rPr>
                <w:rFonts w:eastAsia="Times New Roman"/>
                <w:color w:val="000000" w:themeColor="text1"/>
              </w:rPr>
            </w:pPr>
            <w:r w:rsidRPr="00203744">
              <w:rPr>
                <w:rFonts w:eastAsia="Times New Roman"/>
                <w:color w:val="000000" w:themeColor="text1"/>
              </w:rPr>
              <w:t xml:space="preserve">Kurang valid dan belum dapat digunakan perlu revisi besar </w:t>
            </w:r>
          </w:p>
        </w:tc>
      </w:tr>
      <w:tr w:rsidR="00203744" w:rsidRPr="00203744" w14:paraId="3C882839" w14:textId="77777777" w:rsidTr="00DC201D">
        <w:trPr>
          <w:jc w:val="center"/>
        </w:trPr>
        <w:tc>
          <w:tcPr>
            <w:tcW w:w="1413" w:type="dxa"/>
          </w:tcPr>
          <w:p w14:paraId="1FC1225A" w14:textId="77777777" w:rsidR="00460E72" w:rsidRPr="00203744" w:rsidRDefault="00460E72" w:rsidP="00DC201D">
            <w:pPr>
              <w:rPr>
                <w:rFonts w:eastAsia="Times New Roman"/>
                <w:color w:val="000000" w:themeColor="text1"/>
              </w:rPr>
            </w:pPr>
            <w:r w:rsidRPr="00203744">
              <w:rPr>
                <w:rFonts w:eastAsia="Times New Roman"/>
                <w:color w:val="000000" w:themeColor="text1"/>
              </w:rPr>
              <w:t>61% - 80%</w:t>
            </w:r>
          </w:p>
        </w:tc>
        <w:tc>
          <w:tcPr>
            <w:tcW w:w="2736" w:type="dxa"/>
          </w:tcPr>
          <w:p w14:paraId="4F4F9EB3" w14:textId="77777777" w:rsidR="00460E72" w:rsidRPr="00203744" w:rsidRDefault="00460E72" w:rsidP="00DC201D">
            <w:pPr>
              <w:rPr>
                <w:rFonts w:eastAsia="Times New Roman"/>
                <w:color w:val="000000" w:themeColor="text1"/>
              </w:rPr>
            </w:pPr>
            <w:r w:rsidRPr="00203744">
              <w:rPr>
                <w:rFonts w:eastAsia="Times New Roman"/>
                <w:color w:val="000000" w:themeColor="text1"/>
              </w:rPr>
              <w:t xml:space="preserve">Valid dan dapat digunakan perlu revisi kecil </w:t>
            </w:r>
          </w:p>
        </w:tc>
      </w:tr>
      <w:tr w:rsidR="00203744" w:rsidRPr="00203744" w14:paraId="748253B9" w14:textId="77777777" w:rsidTr="00DC201D">
        <w:trPr>
          <w:jc w:val="center"/>
        </w:trPr>
        <w:tc>
          <w:tcPr>
            <w:tcW w:w="1413" w:type="dxa"/>
          </w:tcPr>
          <w:p w14:paraId="4E7BDB76" w14:textId="77777777" w:rsidR="00460E72" w:rsidRPr="00203744" w:rsidRDefault="00460E72" w:rsidP="00DC201D">
            <w:pPr>
              <w:rPr>
                <w:rFonts w:eastAsia="Times New Roman"/>
                <w:color w:val="000000" w:themeColor="text1"/>
              </w:rPr>
            </w:pPr>
            <w:r w:rsidRPr="00203744">
              <w:rPr>
                <w:rFonts w:eastAsia="Times New Roman"/>
                <w:color w:val="000000" w:themeColor="text1"/>
              </w:rPr>
              <w:t>81% - 100%</w:t>
            </w:r>
          </w:p>
        </w:tc>
        <w:tc>
          <w:tcPr>
            <w:tcW w:w="2736" w:type="dxa"/>
          </w:tcPr>
          <w:p w14:paraId="009F2606" w14:textId="77777777" w:rsidR="00460E72" w:rsidRPr="00203744" w:rsidRDefault="00460E72" w:rsidP="00DC201D">
            <w:pPr>
              <w:rPr>
                <w:rFonts w:eastAsia="Times New Roman"/>
                <w:color w:val="000000" w:themeColor="text1"/>
              </w:rPr>
            </w:pPr>
            <w:r w:rsidRPr="00203744">
              <w:rPr>
                <w:rFonts w:eastAsia="Times New Roman"/>
                <w:color w:val="000000" w:themeColor="text1"/>
              </w:rPr>
              <w:t>Sangat valid dan dapat digunakan tanpa revisi</w:t>
            </w:r>
          </w:p>
        </w:tc>
      </w:tr>
    </w:tbl>
    <w:p w14:paraId="46D2CC1B" w14:textId="16EAADDC" w:rsidR="00460E72" w:rsidRPr="00203744" w:rsidRDefault="00460E72" w:rsidP="00460E72">
      <w:pPr>
        <w:ind w:firstLine="720"/>
        <w:rPr>
          <w:color w:val="000000" w:themeColor="text1"/>
        </w:rPr>
      </w:pPr>
      <w:r w:rsidRPr="00203744">
        <w:rPr>
          <w:color w:val="000000" w:themeColor="text1"/>
        </w:rPr>
        <w:t xml:space="preserve">                                   (Riduwan, 2010)</w:t>
      </w:r>
    </w:p>
    <w:p w14:paraId="1FECFC68" w14:textId="4529C825" w:rsidR="00460E72" w:rsidRDefault="00460E72" w:rsidP="00460E72">
      <w:pPr>
        <w:ind w:firstLine="720"/>
        <w:jc w:val="both"/>
        <w:rPr>
          <w:rFonts w:eastAsia="Times New Roman"/>
          <w:color w:val="000000" w:themeColor="text1"/>
          <w:lang w:val="id-ID"/>
        </w:rPr>
      </w:pPr>
      <w:r w:rsidRPr="00203744">
        <w:rPr>
          <w:color w:val="000000" w:themeColor="text1"/>
        </w:rPr>
        <w:t xml:space="preserve">Alat permainan edukatif </w:t>
      </w:r>
      <w:r w:rsidR="00976FBB" w:rsidRPr="00976FBB">
        <w:rPr>
          <w:i/>
          <w:iCs/>
          <w:color w:val="000000" w:themeColor="text1"/>
        </w:rPr>
        <w:t xml:space="preserve">Little </w:t>
      </w:r>
      <w:proofErr w:type="gramStart"/>
      <w:r w:rsidR="00976FBB" w:rsidRPr="00976FBB">
        <w:rPr>
          <w:i/>
          <w:iCs/>
          <w:color w:val="000000" w:themeColor="text1"/>
        </w:rPr>
        <w:t>Uno</w:t>
      </w:r>
      <w:r w:rsidR="00812BF7" w:rsidRPr="00203744">
        <w:rPr>
          <w:i/>
          <w:iCs/>
          <w:color w:val="000000" w:themeColor="text1"/>
        </w:rPr>
        <w:t xml:space="preserve"> </w:t>
      </w:r>
      <w:r w:rsidRPr="00203744">
        <w:rPr>
          <w:color w:val="000000" w:themeColor="text1"/>
        </w:rPr>
        <w:t xml:space="preserve"> dapat</w:t>
      </w:r>
      <w:proofErr w:type="gramEnd"/>
      <w:r w:rsidRPr="00203744">
        <w:rPr>
          <w:color w:val="000000" w:themeColor="text1"/>
        </w:rPr>
        <w:t xml:space="preserve"> dikatakan layak apabila hasil analisis perolehan skor validasi ahli serta observasi pengguna memenuhi kriteria yang telah ditentukan</w:t>
      </w:r>
      <w:r w:rsidR="00AB1B71" w:rsidRPr="00203744">
        <w:rPr>
          <w:color w:val="000000" w:themeColor="text1"/>
          <w:lang w:val="id-ID"/>
        </w:rPr>
        <w:t xml:space="preserve"> pada tabel di atas yaitu </w:t>
      </w:r>
      <w:r w:rsidRPr="00203744">
        <w:rPr>
          <w:color w:val="000000" w:themeColor="text1"/>
        </w:rPr>
        <w:t>.</w:t>
      </w:r>
      <w:r w:rsidR="00AB1B71" w:rsidRPr="00203744">
        <w:rPr>
          <w:rFonts w:eastAsia="Times New Roman"/>
          <w:color w:val="000000" w:themeColor="text1"/>
        </w:rPr>
        <w:t xml:space="preserve"> 81% - 100%</w:t>
      </w:r>
      <w:r w:rsidR="00AB1B71" w:rsidRPr="00203744">
        <w:rPr>
          <w:rFonts w:eastAsia="Times New Roman"/>
          <w:color w:val="000000" w:themeColor="text1"/>
          <w:lang w:val="id-ID"/>
        </w:rPr>
        <w:t xml:space="preserve"> dengan kriteria </w:t>
      </w:r>
      <w:r w:rsidR="00AB1B71" w:rsidRPr="00203744">
        <w:rPr>
          <w:rFonts w:eastAsia="Times New Roman"/>
          <w:color w:val="000000" w:themeColor="text1"/>
        </w:rPr>
        <w:t>Sangat valid dan dapat digunakan tanpa revisi</w:t>
      </w:r>
      <w:r w:rsidR="00AB1B71" w:rsidRPr="00203744">
        <w:rPr>
          <w:rFonts w:eastAsia="Times New Roman"/>
          <w:color w:val="000000" w:themeColor="text1"/>
          <w:lang w:val="id-ID"/>
        </w:rPr>
        <w:t>.</w:t>
      </w:r>
    </w:p>
    <w:p w14:paraId="775E5989" w14:textId="7C8E996F" w:rsidR="00C54AEF" w:rsidRPr="00203744" w:rsidRDefault="00C54AEF" w:rsidP="00C54AEF">
      <w:pPr>
        <w:jc w:val="both"/>
        <w:rPr>
          <w:color w:val="000000" w:themeColor="text1"/>
          <w:lang w:val="id-ID"/>
        </w:rPr>
      </w:pPr>
    </w:p>
    <w:p w14:paraId="619BD807" w14:textId="557EBC06" w:rsidR="00460E72" w:rsidRDefault="0079321D" w:rsidP="00460E72">
      <w:pPr>
        <w:pBdr>
          <w:top w:val="nil"/>
          <w:left w:val="nil"/>
          <w:bottom w:val="nil"/>
          <w:right w:val="nil"/>
          <w:between w:val="nil"/>
        </w:pBdr>
        <w:spacing w:line="360" w:lineRule="auto"/>
        <w:jc w:val="both"/>
        <w:rPr>
          <w:b/>
          <w:bCs/>
          <w:color w:val="000000" w:themeColor="text1"/>
          <w:lang w:val="id-ID"/>
        </w:rPr>
      </w:pPr>
      <w:r w:rsidRPr="0079321D">
        <w:rPr>
          <w:b/>
          <w:bCs/>
          <w:color w:val="000000" w:themeColor="text1"/>
          <w:lang w:val="id-ID"/>
        </w:rPr>
        <w:t>HASIL DAN PEMBAHASAN</w:t>
      </w:r>
    </w:p>
    <w:p w14:paraId="7A001BC0" w14:textId="1C9ACBDF" w:rsidR="000F18CE" w:rsidRDefault="000F18CE" w:rsidP="00460E72">
      <w:pPr>
        <w:pBdr>
          <w:top w:val="nil"/>
          <w:left w:val="nil"/>
          <w:bottom w:val="nil"/>
          <w:right w:val="nil"/>
          <w:between w:val="nil"/>
        </w:pBdr>
        <w:spacing w:line="360" w:lineRule="auto"/>
        <w:jc w:val="both"/>
        <w:rPr>
          <w:b/>
          <w:bCs/>
          <w:color w:val="000000" w:themeColor="text1"/>
          <w:lang w:val="id-ID"/>
        </w:rPr>
      </w:pPr>
      <w:r>
        <w:rPr>
          <w:b/>
          <w:bCs/>
          <w:color w:val="000000" w:themeColor="text1"/>
          <w:lang w:val="id-ID"/>
        </w:rPr>
        <w:t xml:space="preserve">Hasil </w:t>
      </w:r>
    </w:p>
    <w:p w14:paraId="3C03E780" w14:textId="173D4765" w:rsidR="00EE22EB" w:rsidRDefault="009C7787" w:rsidP="006B337F">
      <w:pPr>
        <w:pBdr>
          <w:top w:val="nil"/>
          <w:left w:val="nil"/>
          <w:bottom w:val="nil"/>
          <w:right w:val="nil"/>
          <w:between w:val="nil"/>
        </w:pBdr>
        <w:spacing w:line="276" w:lineRule="auto"/>
        <w:jc w:val="both"/>
        <w:rPr>
          <w:color w:val="000000" w:themeColor="text1"/>
          <w:lang w:val="id-ID"/>
        </w:rPr>
      </w:pPr>
      <w:r w:rsidRPr="009C7787">
        <w:rPr>
          <w:color w:val="000000" w:themeColor="text1"/>
          <w:lang w:val="id-ID"/>
        </w:rPr>
        <w:tab/>
        <w:t xml:space="preserve">Alat </w:t>
      </w:r>
      <w:r>
        <w:rPr>
          <w:color w:val="000000" w:themeColor="text1"/>
          <w:lang w:val="id-ID"/>
        </w:rPr>
        <w:t xml:space="preserve">permainan edukatif </w:t>
      </w:r>
      <w:r w:rsidR="00976FBB" w:rsidRPr="00976FBB">
        <w:rPr>
          <w:i/>
          <w:iCs/>
          <w:color w:val="000000" w:themeColor="text1"/>
          <w:lang w:val="id-ID"/>
        </w:rPr>
        <w:t>Little Uno</w:t>
      </w:r>
      <w:r>
        <w:rPr>
          <w:color w:val="000000" w:themeColor="text1"/>
          <w:lang w:val="id-ID"/>
        </w:rPr>
        <w:t xml:space="preserve"> merupakan produk yang dihasilkan dari penelitian ini. </w:t>
      </w:r>
      <w:r w:rsidR="00E6660B" w:rsidRPr="00690F51">
        <w:rPr>
          <w:color w:val="000000" w:themeColor="text1"/>
          <w:lang w:val="id-ID"/>
        </w:rPr>
        <w:t xml:space="preserve">Permainan </w:t>
      </w:r>
      <w:r w:rsidR="00976FBB" w:rsidRPr="00976FBB">
        <w:rPr>
          <w:i/>
          <w:iCs/>
          <w:color w:val="000000" w:themeColor="text1"/>
          <w:lang w:val="id-ID"/>
        </w:rPr>
        <w:t>Little Uno</w:t>
      </w:r>
      <w:r w:rsidR="00E6660B" w:rsidRPr="00690F51">
        <w:rPr>
          <w:i/>
          <w:iCs/>
          <w:color w:val="000000" w:themeColor="text1"/>
          <w:lang w:val="id-ID"/>
        </w:rPr>
        <w:t xml:space="preserve"> </w:t>
      </w:r>
      <w:r w:rsidR="00E6660B" w:rsidRPr="00690F51">
        <w:rPr>
          <w:color w:val="000000" w:themeColor="text1"/>
          <w:lang w:val="id-ID"/>
        </w:rPr>
        <w:t xml:space="preserve"> ini </w:t>
      </w:r>
      <w:r w:rsidR="00B0795E">
        <w:rPr>
          <w:color w:val="000000" w:themeColor="text1"/>
          <w:lang w:val="id-ID"/>
        </w:rPr>
        <w:t>digunakan untuk meningkatkan kemampuan anak dalam berfikir simbolik yaitu dalam meng</w:t>
      </w:r>
      <w:r w:rsidR="00FB5548">
        <w:rPr>
          <w:color w:val="000000" w:themeColor="text1"/>
          <w:lang w:val="id-ID"/>
        </w:rPr>
        <w:t>e</w:t>
      </w:r>
      <w:r w:rsidR="00B0795E">
        <w:rPr>
          <w:color w:val="000000" w:themeColor="text1"/>
          <w:lang w:val="id-ID"/>
        </w:rPr>
        <w:t>nal</w:t>
      </w:r>
      <w:r w:rsidR="00FB5548">
        <w:rPr>
          <w:color w:val="000000" w:themeColor="text1"/>
          <w:lang w:val="id-ID"/>
        </w:rPr>
        <w:t xml:space="preserve"> </w:t>
      </w:r>
      <w:r w:rsidR="00EE22EB">
        <w:rPr>
          <w:color w:val="000000" w:themeColor="text1"/>
          <w:lang w:val="id-ID"/>
        </w:rPr>
        <w:t>b</w:t>
      </w:r>
      <w:r w:rsidR="00EE22EB" w:rsidRPr="00EE22EB">
        <w:rPr>
          <w:color w:val="000000" w:themeColor="text1"/>
          <w:lang w:val="id-ID"/>
        </w:rPr>
        <w:t>erb</w:t>
      </w:r>
      <w:r w:rsidR="00690F51">
        <w:rPr>
          <w:color w:val="000000" w:themeColor="text1"/>
          <w:lang w:val="id-ID"/>
        </w:rPr>
        <w:t xml:space="preserve">agai huruf kapital, huruf kecil, mengetahui lambang huruf </w:t>
      </w:r>
      <w:r w:rsidR="00EE22EB" w:rsidRPr="00EE22EB">
        <w:rPr>
          <w:color w:val="000000" w:themeColor="text1"/>
          <w:lang w:val="id-ID"/>
        </w:rPr>
        <w:t xml:space="preserve">dan </w:t>
      </w:r>
      <w:r w:rsidR="00690F51">
        <w:rPr>
          <w:color w:val="000000" w:themeColor="text1"/>
          <w:lang w:val="id-ID"/>
        </w:rPr>
        <w:t xml:space="preserve">mengetahui </w:t>
      </w:r>
      <w:r w:rsidR="00EE22EB" w:rsidRPr="00EE22EB">
        <w:rPr>
          <w:color w:val="000000" w:themeColor="text1"/>
          <w:lang w:val="id-ID"/>
        </w:rPr>
        <w:t>berbagai huruf konsona</w:t>
      </w:r>
      <w:r w:rsidR="00EE22EB">
        <w:rPr>
          <w:color w:val="000000" w:themeColor="text1"/>
          <w:lang w:val="id-ID"/>
        </w:rPr>
        <w:t>n</w:t>
      </w:r>
      <w:r w:rsidR="00EE22EB" w:rsidRPr="00EE22EB">
        <w:rPr>
          <w:color w:val="000000" w:themeColor="text1"/>
          <w:lang w:val="id-ID"/>
        </w:rPr>
        <w:t xml:space="preserve"> serta vokal.</w:t>
      </w:r>
      <w:r w:rsidR="00690F51">
        <w:rPr>
          <w:color w:val="000000" w:themeColor="text1"/>
          <w:lang w:val="id-ID"/>
        </w:rPr>
        <w:t xml:space="preserve"> </w:t>
      </w:r>
      <w:r w:rsidR="00195216">
        <w:rPr>
          <w:color w:val="000000" w:themeColor="text1"/>
          <w:lang w:val="id-ID"/>
        </w:rPr>
        <w:t xml:space="preserve">Pengembangan alat permainan edukatif </w:t>
      </w:r>
      <w:r w:rsidR="00976FBB" w:rsidRPr="00976FBB">
        <w:rPr>
          <w:i/>
          <w:iCs/>
          <w:color w:val="000000" w:themeColor="text1"/>
        </w:rPr>
        <w:t>Little Uno</w:t>
      </w:r>
      <w:r w:rsidR="004E3342" w:rsidRPr="00203744">
        <w:rPr>
          <w:i/>
          <w:iCs/>
          <w:color w:val="000000" w:themeColor="text1"/>
        </w:rPr>
        <w:t xml:space="preserve"> </w:t>
      </w:r>
      <w:r w:rsidR="004E3342">
        <w:rPr>
          <w:color w:val="000000" w:themeColor="text1"/>
          <w:lang w:val="id-ID"/>
        </w:rPr>
        <w:t>ini dikembangkan s</w:t>
      </w:r>
      <w:r w:rsidR="00195216">
        <w:rPr>
          <w:color w:val="000000" w:themeColor="text1"/>
          <w:lang w:val="id-ID"/>
        </w:rPr>
        <w:t xml:space="preserve">esuai dengan tahap model ADDIE. </w:t>
      </w:r>
      <w:r w:rsidR="004E3342">
        <w:rPr>
          <w:color w:val="000000" w:themeColor="text1"/>
          <w:lang w:val="id-ID"/>
        </w:rPr>
        <w:t xml:space="preserve">Hasil alat permainan edukatif </w:t>
      </w:r>
      <w:r w:rsidR="00976FBB" w:rsidRPr="00976FBB">
        <w:rPr>
          <w:i/>
          <w:iCs/>
          <w:color w:val="000000" w:themeColor="text1"/>
        </w:rPr>
        <w:t>Little Uno</w:t>
      </w:r>
      <w:r w:rsidR="004E3342" w:rsidRPr="00203744">
        <w:rPr>
          <w:i/>
          <w:iCs/>
          <w:color w:val="000000" w:themeColor="text1"/>
        </w:rPr>
        <w:t xml:space="preserve"> </w:t>
      </w:r>
      <w:r w:rsidR="004E3342" w:rsidRPr="00203744">
        <w:rPr>
          <w:color w:val="000000" w:themeColor="text1"/>
        </w:rPr>
        <w:t xml:space="preserve"> </w:t>
      </w:r>
      <w:r w:rsidR="00456BB5">
        <w:rPr>
          <w:color w:val="000000" w:themeColor="text1"/>
          <w:lang w:val="id-ID"/>
        </w:rPr>
        <w:t>berdasarkan model pengembangan ADDIE dapat</w:t>
      </w:r>
      <w:r w:rsidR="00501252">
        <w:rPr>
          <w:color w:val="000000" w:themeColor="text1"/>
          <w:lang w:val="id-ID"/>
        </w:rPr>
        <w:t xml:space="preserve"> </w:t>
      </w:r>
      <w:r w:rsidR="00456BB5">
        <w:rPr>
          <w:color w:val="000000" w:themeColor="text1"/>
          <w:lang w:val="id-ID"/>
        </w:rPr>
        <w:t xml:space="preserve">dijelaskan </w:t>
      </w:r>
      <w:r w:rsidR="006B337F">
        <w:rPr>
          <w:color w:val="000000" w:themeColor="text1"/>
          <w:lang w:val="id-ID"/>
        </w:rPr>
        <w:t>sebagai berikut</w:t>
      </w:r>
      <w:r w:rsidR="00EE22EB">
        <w:rPr>
          <w:color w:val="000000" w:themeColor="text1"/>
          <w:lang w:val="id-ID"/>
        </w:rPr>
        <w:t>:</w:t>
      </w:r>
    </w:p>
    <w:p w14:paraId="1C6B98BD" w14:textId="6A49AD4F" w:rsidR="00EE22EB" w:rsidRDefault="00EE22EB" w:rsidP="007B3400">
      <w:pPr>
        <w:pBdr>
          <w:top w:val="nil"/>
          <w:left w:val="nil"/>
          <w:bottom w:val="nil"/>
          <w:right w:val="nil"/>
          <w:between w:val="nil"/>
        </w:pBdr>
        <w:spacing w:line="276" w:lineRule="auto"/>
        <w:ind w:firstLine="720"/>
        <w:jc w:val="both"/>
        <w:rPr>
          <w:color w:val="000000" w:themeColor="text1"/>
          <w:lang w:val="id-ID"/>
        </w:rPr>
      </w:pPr>
      <w:r>
        <w:rPr>
          <w:color w:val="000000" w:themeColor="text1"/>
          <w:lang w:val="id-ID"/>
        </w:rPr>
        <w:t xml:space="preserve">1) </w:t>
      </w:r>
      <w:r w:rsidRPr="00BA3310">
        <w:rPr>
          <w:b/>
          <w:bCs/>
          <w:color w:val="000000" w:themeColor="text1"/>
          <w:lang w:val="id-ID"/>
        </w:rPr>
        <w:t xml:space="preserve">Tahap </w:t>
      </w:r>
      <w:r w:rsidRPr="00BA3310">
        <w:rPr>
          <w:b/>
          <w:bCs/>
          <w:i/>
          <w:color w:val="000000" w:themeColor="text1"/>
        </w:rPr>
        <w:t>Analysis</w:t>
      </w:r>
      <w:r w:rsidRPr="00203744">
        <w:rPr>
          <w:color w:val="000000" w:themeColor="text1"/>
        </w:rPr>
        <w:t xml:space="preserve">, tahap pertama </w:t>
      </w:r>
      <w:r>
        <w:rPr>
          <w:color w:val="000000" w:themeColor="text1"/>
          <w:lang w:val="id-ID"/>
        </w:rPr>
        <w:t xml:space="preserve">dilakukannya </w:t>
      </w:r>
      <w:r w:rsidRPr="00203744">
        <w:rPr>
          <w:color w:val="000000" w:themeColor="text1"/>
        </w:rPr>
        <w:t xml:space="preserve">analisis perlunya pengembangan produk, kelayakan serta syarat-syarat pengembangan produk. </w:t>
      </w:r>
      <w:r>
        <w:rPr>
          <w:color w:val="000000" w:themeColor="text1"/>
          <w:lang w:val="id-ID"/>
        </w:rPr>
        <w:t>Pada analisis ini</w:t>
      </w:r>
      <w:r w:rsidRPr="00EE22EB">
        <w:rPr>
          <w:color w:val="000000" w:themeColor="text1"/>
          <w:lang w:val="id-ID"/>
        </w:rPr>
        <w:t xml:space="preserve"> dilakukan dengan mini riset di kegiatan bimbingan belajar (LBB) kecamatan Bungah pada bulan Oktober 2020. Dari kegiatan mini riset tersebut diketahui bahwa terdapat beberapa masalah pada anak usia 5-6 tahun yaitu </w:t>
      </w:r>
      <w:r w:rsidRPr="00203744">
        <w:rPr>
          <w:color w:val="000000" w:themeColor="text1"/>
          <w:lang w:val="id-ID"/>
        </w:rPr>
        <w:t>4 a</w:t>
      </w:r>
      <w:r w:rsidRPr="00EE22EB">
        <w:rPr>
          <w:color w:val="000000" w:themeColor="text1"/>
          <w:lang w:val="id-ID"/>
        </w:rPr>
        <w:t xml:space="preserve">nak </w:t>
      </w:r>
      <w:r w:rsidRPr="00203744">
        <w:rPr>
          <w:color w:val="000000" w:themeColor="text1"/>
          <w:lang w:val="id-ID"/>
        </w:rPr>
        <w:t>menghafal</w:t>
      </w:r>
      <w:r w:rsidRPr="00EE22EB">
        <w:rPr>
          <w:color w:val="000000" w:themeColor="text1"/>
          <w:lang w:val="id-ID"/>
        </w:rPr>
        <w:t xml:space="preserve"> </w:t>
      </w:r>
      <w:r w:rsidRPr="00203744">
        <w:rPr>
          <w:color w:val="000000" w:themeColor="text1"/>
          <w:lang w:val="id-ID"/>
        </w:rPr>
        <w:t>huruf</w:t>
      </w:r>
      <w:r w:rsidRPr="00EE22EB">
        <w:rPr>
          <w:color w:val="000000" w:themeColor="text1"/>
          <w:lang w:val="id-ID"/>
        </w:rPr>
        <w:t xml:space="preserve"> namun masih bingung dengan</w:t>
      </w:r>
      <w:r w:rsidRPr="00203744">
        <w:rPr>
          <w:color w:val="000000" w:themeColor="text1"/>
          <w:lang w:val="id-ID"/>
        </w:rPr>
        <w:t xml:space="preserve"> lambang hurufnya</w:t>
      </w:r>
      <w:r>
        <w:rPr>
          <w:color w:val="000000" w:themeColor="text1"/>
          <w:lang w:val="id-ID"/>
        </w:rPr>
        <w:t>,</w:t>
      </w:r>
      <w:r w:rsidRPr="00EE22EB">
        <w:rPr>
          <w:color w:val="000000" w:themeColor="text1"/>
          <w:lang w:val="id-ID"/>
        </w:rPr>
        <w:t xml:space="preserve"> </w:t>
      </w:r>
      <w:r w:rsidRPr="00203744">
        <w:rPr>
          <w:color w:val="000000" w:themeColor="text1"/>
          <w:lang w:val="id-ID"/>
        </w:rPr>
        <w:t>3 anak belum hafal 26 huruf</w:t>
      </w:r>
      <w:r>
        <w:rPr>
          <w:color w:val="000000" w:themeColor="text1"/>
          <w:lang w:val="id-ID"/>
        </w:rPr>
        <w:t>,</w:t>
      </w:r>
      <w:r w:rsidRPr="00EE22EB">
        <w:rPr>
          <w:color w:val="000000" w:themeColor="text1"/>
          <w:lang w:val="id-ID"/>
        </w:rPr>
        <w:t xml:space="preserve"> </w:t>
      </w:r>
      <w:r w:rsidRPr="00203744">
        <w:rPr>
          <w:color w:val="000000" w:themeColor="text1"/>
          <w:lang w:val="id-ID"/>
        </w:rPr>
        <w:t>4 anak belum</w:t>
      </w:r>
      <w:r w:rsidRPr="00EE22EB">
        <w:rPr>
          <w:color w:val="000000" w:themeColor="text1"/>
          <w:lang w:val="id-ID"/>
        </w:rPr>
        <w:t xml:space="preserve"> mampu </w:t>
      </w:r>
      <w:r w:rsidRPr="00203744">
        <w:rPr>
          <w:color w:val="000000" w:themeColor="text1"/>
          <w:lang w:val="id-ID"/>
        </w:rPr>
        <w:t>membedakan</w:t>
      </w:r>
      <w:r>
        <w:rPr>
          <w:color w:val="000000" w:themeColor="text1"/>
          <w:lang w:val="id-ID"/>
        </w:rPr>
        <w:t xml:space="preserve"> huruf vokal dan konsonan d</w:t>
      </w:r>
      <w:r w:rsidRPr="00EE22EB">
        <w:rPr>
          <w:color w:val="000000" w:themeColor="text1"/>
          <w:lang w:val="id-ID"/>
        </w:rPr>
        <w:t>an diperkuat dari beberapa penelitian terdaluhu dengan permasalahan yang tidak jauh berbeda. Setelah melakukan mini riset dan mengetahui permasalahan yang dialami anak usia 5-6 tahun di LBB kecamatan Bungah</w:t>
      </w:r>
      <w:r>
        <w:rPr>
          <w:color w:val="000000" w:themeColor="text1"/>
          <w:lang w:val="id-ID"/>
        </w:rPr>
        <w:t xml:space="preserve"> pada kemampuan berfikir simbolik</w:t>
      </w:r>
      <w:r w:rsidRPr="00EE22EB">
        <w:rPr>
          <w:color w:val="000000" w:themeColor="text1"/>
          <w:lang w:val="id-ID"/>
        </w:rPr>
        <w:t xml:space="preserve"> </w:t>
      </w:r>
      <w:r w:rsidR="008054A9">
        <w:rPr>
          <w:color w:val="000000" w:themeColor="text1"/>
          <w:lang w:val="id-ID"/>
        </w:rPr>
        <w:t xml:space="preserve">dalam pengenalan huruf </w:t>
      </w:r>
      <w:r w:rsidRPr="00EE22EB">
        <w:rPr>
          <w:color w:val="000000" w:themeColor="text1"/>
          <w:lang w:val="id-ID"/>
        </w:rPr>
        <w:t xml:space="preserve">maka dilanjutkan pada tahap </w:t>
      </w:r>
      <w:r>
        <w:rPr>
          <w:color w:val="000000" w:themeColor="text1"/>
          <w:lang w:val="id-ID"/>
        </w:rPr>
        <w:t>kedua.</w:t>
      </w:r>
      <w:r w:rsidRPr="00EE22EB">
        <w:rPr>
          <w:color w:val="000000" w:themeColor="text1"/>
          <w:lang w:val="id-ID"/>
        </w:rPr>
        <w:t xml:space="preserve"> </w:t>
      </w:r>
      <w:r w:rsidRPr="000E2E15">
        <w:rPr>
          <w:b/>
          <w:bCs/>
          <w:color w:val="000000" w:themeColor="text1"/>
          <w:lang w:val="id-ID"/>
        </w:rPr>
        <w:t xml:space="preserve">2) Tahap </w:t>
      </w:r>
      <w:r w:rsidRPr="000E2E15">
        <w:rPr>
          <w:b/>
          <w:bCs/>
          <w:i/>
          <w:iCs/>
          <w:color w:val="000000" w:themeColor="text1"/>
          <w:lang w:val="id-ID"/>
        </w:rPr>
        <w:t>Design</w:t>
      </w:r>
      <w:r>
        <w:rPr>
          <w:i/>
          <w:iCs/>
          <w:color w:val="000000" w:themeColor="text1"/>
          <w:lang w:val="id-ID"/>
        </w:rPr>
        <w:t>,</w:t>
      </w:r>
      <w:r w:rsidRPr="00EE22EB">
        <w:rPr>
          <w:color w:val="000000" w:themeColor="text1"/>
          <w:lang w:val="id-ID"/>
        </w:rPr>
        <w:t xml:space="preserve"> pada tahap ini dilakukan sebuah perencanaan yang dapat digunakan sebagai alternatif untuk mengatasi permasalahan tersebut yang dilakukan dengan pembuatan produk baru berupa Alat Permainan Edukatif yang berjudul </w:t>
      </w:r>
      <w:r w:rsidR="00976FBB" w:rsidRPr="00976FBB">
        <w:rPr>
          <w:i/>
          <w:iCs/>
          <w:color w:val="000000" w:themeColor="text1"/>
          <w:lang w:val="id-ID"/>
        </w:rPr>
        <w:t>Little Uno</w:t>
      </w:r>
      <w:r w:rsidRPr="00EE22EB">
        <w:rPr>
          <w:color w:val="000000" w:themeColor="text1"/>
          <w:lang w:val="id-ID"/>
        </w:rPr>
        <w:t xml:space="preserve">, alat permain ini merupakan alat permainan pengembangan dari </w:t>
      </w:r>
      <w:r w:rsidRPr="00EE22EB">
        <w:rPr>
          <w:i/>
          <w:iCs/>
          <w:color w:val="000000" w:themeColor="text1"/>
          <w:lang w:val="id-ID"/>
        </w:rPr>
        <w:t>Uno Stacko</w:t>
      </w:r>
      <w:r w:rsidRPr="00EE22EB">
        <w:rPr>
          <w:color w:val="000000" w:themeColor="text1"/>
          <w:lang w:val="id-ID"/>
        </w:rPr>
        <w:t xml:space="preserve">, berikut penjelasan mengenai </w:t>
      </w:r>
      <w:r w:rsidRPr="00DB6B45">
        <w:rPr>
          <w:i/>
          <w:iCs/>
          <w:color w:val="000000" w:themeColor="text1"/>
          <w:lang w:val="id-ID"/>
        </w:rPr>
        <w:t>design</w:t>
      </w:r>
      <w:r w:rsidRPr="00EE22EB">
        <w:rPr>
          <w:color w:val="000000" w:themeColor="text1"/>
          <w:lang w:val="id-ID"/>
        </w:rPr>
        <w:t xml:space="preserve"> Alat Permainan </w:t>
      </w:r>
      <w:r w:rsidR="00976FBB" w:rsidRPr="00976FBB">
        <w:rPr>
          <w:i/>
          <w:iCs/>
          <w:color w:val="000000" w:themeColor="text1"/>
          <w:lang w:val="id-ID"/>
        </w:rPr>
        <w:t>Little Uno</w:t>
      </w:r>
      <w:r w:rsidRPr="00EE22EB">
        <w:rPr>
          <w:color w:val="000000" w:themeColor="text1"/>
          <w:lang w:val="id-ID"/>
        </w:rPr>
        <w:t xml:space="preserve"> : </w:t>
      </w:r>
    </w:p>
    <w:p w14:paraId="7CB903E4" w14:textId="5D0DAC9E" w:rsidR="00EE22EB" w:rsidRDefault="00EE22EB" w:rsidP="007B3400">
      <w:pPr>
        <w:pBdr>
          <w:top w:val="nil"/>
          <w:left w:val="nil"/>
          <w:bottom w:val="nil"/>
          <w:right w:val="nil"/>
          <w:between w:val="nil"/>
        </w:pBdr>
        <w:spacing w:line="276" w:lineRule="auto"/>
        <w:ind w:firstLine="720"/>
        <w:jc w:val="both"/>
        <w:rPr>
          <w:color w:val="000000" w:themeColor="text1"/>
          <w:lang w:val="id-ID"/>
        </w:rPr>
      </w:pPr>
    </w:p>
    <w:p w14:paraId="49BECA25" w14:textId="39E98EFB" w:rsidR="00EE22EB" w:rsidRDefault="00EE22EB" w:rsidP="007B3400">
      <w:pPr>
        <w:pBdr>
          <w:top w:val="nil"/>
          <w:left w:val="nil"/>
          <w:bottom w:val="nil"/>
          <w:right w:val="nil"/>
          <w:between w:val="nil"/>
        </w:pBdr>
        <w:spacing w:line="276" w:lineRule="auto"/>
        <w:ind w:firstLine="720"/>
        <w:jc w:val="both"/>
        <w:rPr>
          <w:color w:val="000000" w:themeColor="text1"/>
          <w:lang w:val="id-ID"/>
        </w:rPr>
      </w:pPr>
    </w:p>
    <w:p w14:paraId="1EA76962" w14:textId="12F6D192" w:rsidR="00465657" w:rsidRDefault="00465657" w:rsidP="007B3400">
      <w:pPr>
        <w:pBdr>
          <w:top w:val="nil"/>
          <w:left w:val="nil"/>
          <w:bottom w:val="nil"/>
          <w:right w:val="nil"/>
          <w:between w:val="nil"/>
        </w:pBdr>
        <w:spacing w:line="276" w:lineRule="auto"/>
        <w:ind w:firstLine="720"/>
        <w:jc w:val="both"/>
        <w:rPr>
          <w:color w:val="000000" w:themeColor="text1"/>
          <w:lang w:val="id-ID"/>
        </w:rPr>
      </w:pPr>
      <w:r>
        <w:rPr>
          <w:noProof/>
          <w:color w:val="000000" w:themeColor="text1"/>
          <w:lang w:val="id-ID" w:eastAsia="id-ID"/>
        </w:rPr>
        <w:lastRenderedPageBreak/>
        <mc:AlternateContent>
          <mc:Choice Requires="wpg">
            <w:drawing>
              <wp:anchor distT="0" distB="0" distL="114300" distR="114300" simplePos="0" relativeHeight="251656192" behindDoc="0" locked="0" layoutInCell="1" allowOverlap="1" wp14:anchorId="11ABAE30" wp14:editId="77F9017D">
                <wp:simplePos x="0" y="0"/>
                <wp:positionH relativeFrom="column">
                  <wp:posOffset>294640</wp:posOffset>
                </wp:positionH>
                <wp:positionV relativeFrom="paragraph">
                  <wp:posOffset>-6193</wp:posOffset>
                </wp:positionV>
                <wp:extent cx="2067698" cy="1235675"/>
                <wp:effectExtent l="0" t="0" r="8890" b="3175"/>
                <wp:wrapNone/>
                <wp:docPr id="2" name="Group 2"/>
                <wp:cNvGraphicFramePr/>
                <a:graphic xmlns:a="http://schemas.openxmlformats.org/drawingml/2006/main">
                  <a:graphicData uri="http://schemas.microsoft.com/office/word/2010/wordprocessingGroup">
                    <wpg:wgp>
                      <wpg:cNvGrpSpPr/>
                      <wpg:grpSpPr>
                        <a:xfrm>
                          <a:off x="0" y="0"/>
                          <a:ext cx="2067698" cy="1235675"/>
                          <a:chOff x="0" y="0"/>
                          <a:chExt cx="2130377" cy="1308735"/>
                        </a:xfrm>
                      </wpg:grpSpPr>
                      <pic:pic xmlns:pic="http://schemas.openxmlformats.org/drawingml/2006/picture">
                        <pic:nvPicPr>
                          <pic:cNvPr id="7" name="Picture 7" descr="Jual JUAL MAINAN UNO STACKO Permainan UNO STACKO - Jakarta Timur - kadai |  Tokopedia"/>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6485" cy="1308735"/>
                          </a:xfrm>
                          <a:prstGeom prst="rect">
                            <a:avLst/>
                          </a:prstGeom>
                          <a:noFill/>
                          <a:ln>
                            <a:noFill/>
                          </a:ln>
                        </pic:spPr>
                      </pic:pic>
                      <pic:pic xmlns:pic="http://schemas.openxmlformats.org/drawingml/2006/picture">
                        <pic:nvPicPr>
                          <pic:cNvPr id="11" name="Picture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414732" y="60385"/>
                            <a:ext cx="715645" cy="1111250"/>
                          </a:xfrm>
                          <a:prstGeom prst="rect">
                            <a:avLst/>
                          </a:prstGeom>
                        </pic:spPr>
                      </pic:pic>
                      <wps:wsp>
                        <wps:cNvPr id="1" name="Right Arrow 1"/>
                        <wps:cNvSpPr/>
                        <wps:spPr>
                          <a:xfrm>
                            <a:off x="931653" y="431321"/>
                            <a:ext cx="336430" cy="163902"/>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8826237" id="Group 2" o:spid="_x0000_s1026" style="position:absolute;margin-left:23.2pt;margin-top:-.5pt;width:162.8pt;height:97.3pt;z-index:251656192;mso-width-relative:margin;mso-height-relative:margin" coordsize="21303,1308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Jual JUAL MAINAN UNO STACKO Permainan UNO STACKO - Jakarta Timur - kadai |  Tokopedia" style="position:absolute;width:10864;height:13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">
                  <v:imagedata r:id="rId17" o:title="Jual JUAL MAINAN UNO STACKO Permainan UNO STACKO - Jakarta Timur - kadai |  Tokopedia"/>
                  <v:path arrowok="t"/>
                </v:shape>
                <v:shape id="Picture 11" o:spid="_x0000_s1028" type="#_x0000_t75" style="position:absolute;left:14147;top:603;width:7156;height:11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">
                  <v:imagedata r:id="rId18"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9" type="#_x0000_t13" style="position:absolute;left:9316;top:4313;width:3364;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" adj="16338" fillcolor="black [3200]" strokecolor="black [1600]" strokeweight="1pt"/>
              </v:group>
            </w:pict>
          </mc:Fallback>
        </mc:AlternateContent>
      </w:r>
    </w:p>
    <w:p w14:paraId="42B759E4" w14:textId="77777777" w:rsidR="00465657" w:rsidRDefault="00465657" w:rsidP="007B3400">
      <w:pPr>
        <w:pBdr>
          <w:top w:val="nil"/>
          <w:left w:val="nil"/>
          <w:bottom w:val="nil"/>
          <w:right w:val="nil"/>
          <w:between w:val="nil"/>
        </w:pBdr>
        <w:spacing w:line="276" w:lineRule="auto"/>
        <w:ind w:firstLine="720"/>
        <w:jc w:val="both"/>
        <w:rPr>
          <w:color w:val="000000" w:themeColor="text1"/>
          <w:lang w:val="id-ID"/>
        </w:rPr>
      </w:pPr>
    </w:p>
    <w:p w14:paraId="0D891B33" w14:textId="1656974B" w:rsidR="00EE22EB" w:rsidRDefault="00EE22EB" w:rsidP="007B3400">
      <w:pPr>
        <w:pBdr>
          <w:top w:val="nil"/>
          <w:left w:val="nil"/>
          <w:bottom w:val="nil"/>
          <w:right w:val="nil"/>
          <w:between w:val="nil"/>
        </w:pBdr>
        <w:spacing w:line="276" w:lineRule="auto"/>
        <w:ind w:firstLine="720"/>
        <w:jc w:val="both"/>
        <w:rPr>
          <w:color w:val="000000" w:themeColor="text1"/>
          <w:lang w:val="id-ID"/>
        </w:rPr>
      </w:pPr>
    </w:p>
    <w:p w14:paraId="0796E3DC" w14:textId="0B68402D" w:rsidR="00EE22EB" w:rsidRDefault="00EE22EB" w:rsidP="007B3400">
      <w:pPr>
        <w:pBdr>
          <w:top w:val="nil"/>
          <w:left w:val="nil"/>
          <w:bottom w:val="nil"/>
          <w:right w:val="nil"/>
          <w:between w:val="nil"/>
        </w:pBdr>
        <w:spacing w:line="276" w:lineRule="auto"/>
        <w:ind w:firstLine="720"/>
        <w:jc w:val="both"/>
        <w:rPr>
          <w:color w:val="000000" w:themeColor="text1"/>
          <w:lang w:val="id-ID"/>
        </w:rPr>
      </w:pPr>
    </w:p>
    <w:p w14:paraId="2B0BB170" w14:textId="367F89D0" w:rsidR="001044A5" w:rsidRDefault="001044A5" w:rsidP="007B3400">
      <w:pPr>
        <w:pBdr>
          <w:top w:val="nil"/>
          <w:left w:val="nil"/>
          <w:bottom w:val="nil"/>
          <w:right w:val="nil"/>
          <w:between w:val="nil"/>
        </w:pBdr>
        <w:spacing w:line="276" w:lineRule="auto"/>
        <w:ind w:firstLine="720"/>
        <w:rPr>
          <w:color w:val="000000" w:themeColor="text1"/>
          <w:lang w:val="id-ID"/>
        </w:rPr>
      </w:pPr>
    </w:p>
    <w:p w14:paraId="55D6CAC6" w14:textId="77777777" w:rsidR="006B337F" w:rsidRDefault="006B337F" w:rsidP="007B3400">
      <w:pPr>
        <w:pBdr>
          <w:top w:val="nil"/>
          <w:left w:val="nil"/>
          <w:bottom w:val="nil"/>
          <w:right w:val="nil"/>
          <w:between w:val="nil"/>
        </w:pBdr>
        <w:spacing w:line="276" w:lineRule="auto"/>
        <w:ind w:firstLine="720"/>
        <w:rPr>
          <w:color w:val="000000" w:themeColor="text1"/>
          <w:lang w:val="id-ID"/>
        </w:rPr>
      </w:pPr>
    </w:p>
    <w:p w14:paraId="760AEE3F" w14:textId="2F0E7978" w:rsidR="00460A76" w:rsidRDefault="00460A76" w:rsidP="007B3400">
      <w:pPr>
        <w:pBdr>
          <w:top w:val="nil"/>
          <w:left w:val="nil"/>
          <w:bottom w:val="nil"/>
          <w:right w:val="nil"/>
          <w:between w:val="nil"/>
        </w:pBdr>
        <w:spacing w:line="276" w:lineRule="auto"/>
        <w:ind w:firstLine="720"/>
        <w:rPr>
          <w:color w:val="000000" w:themeColor="text1"/>
          <w:lang w:val="id-ID"/>
        </w:rPr>
      </w:pPr>
    </w:p>
    <w:p w14:paraId="5956BE5E" w14:textId="77777777" w:rsidR="00173198" w:rsidRDefault="00173198" w:rsidP="007B3400">
      <w:pPr>
        <w:pBdr>
          <w:top w:val="nil"/>
          <w:left w:val="nil"/>
          <w:bottom w:val="nil"/>
          <w:right w:val="nil"/>
          <w:between w:val="nil"/>
        </w:pBdr>
        <w:spacing w:line="276" w:lineRule="auto"/>
        <w:ind w:firstLine="720"/>
        <w:rPr>
          <w:color w:val="000000" w:themeColor="text1"/>
          <w:lang w:val="id-ID"/>
        </w:rPr>
      </w:pPr>
    </w:p>
    <w:p w14:paraId="63D69A25" w14:textId="0C745AA6" w:rsidR="004C79E7" w:rsidRPr="00B42970" w:rsidRDefault="001044A5" w:rsidP="00B42970">
      <w:pPr>
        <w:pBdr>
          <w:top w:val="nil"/>
          <w:left w:val="nil"/>
          <w:bottom w:val="nil"/>
          <w:right w:val="nil"/>
          <w:between w:val="nil"/>
        </w:pBdr>
        <w:spacing w:line="276" w:lineRule="auto"/>
        <w:rPr>
          <w:color w:val="000000" w:themeColor="text1"/>
          <w:lang w:val="id-ID"/>
        </w:rPr>
      </w:pPr>
      <w:r w:rsidRPr="00DB6B45">
        <w:rPr>
          <w:b/>
          <w:bCs/>
          <w:color w:val="000000" w:themeColor="text1"/>
          <w:lang w:val="id-ID"/>
        </w:rPr>
        <w:t>Gambar</w:t>
      </w:r>
      <w:r w:rsidR="00D703BC" w:rsidRPr="00DB6B45">
        <w:rPr>
          <w:b/>
          <w:bCs/>
          <w:color w:val="000000" w:themeColor="text1"/>
          <w:lang w:val="id-ID"/>
        </w:rPr>
        <w:t xml:space="preserve"> 1.1</w:t>
      </w:r>
      <w:r w:rsidR="00D703BC">
        <w:rPr>
          <w:color w:val="000000" w:themeColor="text1"/>
          <w:lang w:val="id-ID"/>
        </w:rPr>
        <w:t xml:space="preserve"> </w:t>
      </w:r>
      <w:r>
        <w:rPr>
          <w:color w:val="000000" w:themeColor="text1"/>
          <w:lang w:val="id-ID"/>
        </w:rPr>
        <w:t xml:space="preserve">Desain APE </w:t>
      </w:r>
      <w:r w:rsidR="00976FBB" w:rsidRPr="00976FBB">
        <w:rPr>
          <w:i/>
          <w:iCs/>
          <w:color w:val="000000" w:themeColor="text1"/>
          <w:lang w:val="id-ID"/>
        </w:rPr>
        <w:t>Little Uno</w:t>
      </w:r>
      <w:r>
        <w:rPr>
          <w:color w:val="000000" w:themeColor="text1"/>
          <w:lang w:val="id-ID"/>
        </w:rPr>
        <w:t xml:space="preserve"> modifikasi dari </w:t>
      </w:r>
      <w:r w:rsidR="00FD24CF" w:rsidRPr="00EE22EB">
        <w:rPr>
          <w:i/>
          <w:iCs/>
          <w:color w:val="000000" w:themeColor="text1"/>
          <w:lang w:val="id-ID"/>
        </w:rPr>
        <w:t>Uno Stacko</w:t>
      </w:r>
    </w:p>
    <w:p w14:paraId="0F2BA292" w14:textId="4DB540BB" w:rsidR="004C79E7" w:rsidRPr="00174BB3" w:rsidRDefault="00174BB3" w:rsidP="00174BB3">
      <w:pPr>
        <w:spacing w:line="276" w:lineRule="auto"/>
        <w:ind w:firstLine="720"/>
        <w:jc w:val="both"/>
        <w:rPr>
          <w:color w:val="000000" w:themeColor="text1"/>
        </w:rPr>
      </w:pPr>
      <w:r>
        <w:rPr>
          <w:color w:val="000000" w:themeColor="text1"/>
          <w:lang w:val="id-ID"/>
        </w:rPr>
        <w:t>A</w:t>
      </w:r>
      <w:r w:rsidR="00236469" w:rsidRPr="00203744">
        <w:rPr>
          <w:color w:val="000000" w:themeColor="text1"/>
        </w:rPr>
        <w:t xml:space="preserve">lat permainan edukatif </w:t>
      </w:r>
      <w:r w:rsidR="00976FBB" w:rsidRPr="00976FBB">
        <w:rPr>
          <w:i/>
          <w:iCs/>
          <w:color w:val="000000" w:themeColor="text1"/>
        </w:rPr>
        <w:t>Little Uno</w:t>
      </w:r>
      <w:r w:rsidR="00236469" w:rsidRPr="00203744">
        <w:rPr>
          <w:i/>
          <w:iCs/>
          <w:color w:val="000000" w:themeColor="text1"/>
        </w:rPr>
        <w:t xml:space="preserve"> </w:t>
      </w:r>
      <w:r w:rsidR="00236469" w:rsidRPr="00203744">
        <w:rPr>
          <w:color w:val="000000" w:themeColor="text1"/>
        </w:rPr>
        <w:t xml:space="preserve"> ini terdiri dari satuan-satuan balok berukuran 7,5 cm x 2,5 cm yang disusun hingga menjadi sebuah tumpukan dengan kuantitas yang lebih sedikit dibanding permainan </w:t>
      </w:r>
      <w:r w:rsidR="00236469" w:rsidRPr="00203744">
        <w:rPr>
          <w:i/>
          <w:iCs/>
          <w:color w:val="000000" w:themeColor="text1"/>
        </w:rPr>
        <w:t xml:space="preserve">Uno </w:t>
      </w:r>
      <w:r w:rsidR="00236469" w:rsidRPr="00203744">
        <w:rPr>
          <w:color w:val="000000" w:themeColor="text1"/>
        </w:rPr>
        <w:t xml:space="preserve">. Alat permainan </w:t>
      </w:r>
      <w:r w:rsidR="00976FBB" w:rsidRPr="00976FBB">
        <w:rPr>
          <w:i/>
          <w:iCs/>
          <w:color w:val="000000" w:themeColor="text1"/>
        </w:rPr>
        <w:t>Little Uno</w:t>
      </w:r>
      <w:r w:rsidR="00236469" w:rsidRPr="00203744">
        <w:rPr>
          <w:i/>
          <w:iCs/>
          <w:color w:val="000000" w:themeColor="text1"/>
        </w:rPr>
        <w:t xml:space="preserve"> </w:t>
      </w:r>
      <w:r w:rsidR="00236469" w:rsidRPr="00203744">
        <w:rPr>
          <w:color w:val="000000" w:themeColor="text1"/>
        </w:rPr>
        <w:t xml:space="preserve"> ini terdiri dari 30 balok, 2 dadu, kartu emoji dan buku panduan permainan, sedangkan permainan </w:t>
      </w:r>
      <w:r w:rsidR="00236469" w:rsidRPr="00203744">
        <w:rPr>
          <w:color w:val="000000" w:themeColor="text1"/>
          <w:lang w:val="id-ID"/>
        </w:rPr>
        <w:t>U</w:t>
      </w:r>
      <w:r w:rsidR="00236469" w:rsidRPr="00203744">
        <w:rPr>
          <w:color w:val="000000" w:themeColor="text1"/>
        </w:rPr>
        <w:t xml:space="preserve">terdiri dari 72 balok, ada yang berbentuk kartu, dadu dan panduan permainan. Alat permainan </w:t>
      </w:r>
      <w:r w:rsidR="00976FBB" w:rsidRPr="00976FBB">
        <w:rPr>
          <w:i/>
          <w:iCs/>
          <w:color w:val="000000" w:themeColor="text1"/>
        </w:rPr>
        <w:t xml:space="preserve">Little </w:t>
      </w:r>
      <w:proofErr w:type="gramStart"/>
      <w:r w:rsidR="00976FBB" w:rsidRPr="00976FBB">
        <w:rPr>
          <w:i/>
          <w:iCs/>
          <w:color w:val="000000" w:themeColor="text1"/>
        </w:rPr>
        <w:t>Uno</w:t>
      </w:r>
      <w:r w:rsidR="00236469" w:rsidRPr="00203744">
        <w:rPr>
          <w:i/>
          <w:iCs/>
          <w:color w:val="000000" w:themeColor="text1"/>
        </w:rPr>
        <w:t xml:space="preserve"> </w:t>
      </w:r>
      <w:r w:rsidR="00236469" w:rsidRPr="00203744">
        <w:rPr>
          <w:color w:val="000000" w:themeColor="text1"/>
        </w:rPr>
        <w:t xml:space="preserve"> ini</w:t>
      </w:r>
      <w:proofErr w:type="gramEnd"/>
      <w:r w:rsidR="00236469" w:rsidRPr="00203744">
        <w:rPr>
          <w:color w:val="000000" w:themeColor="text1"/>
        </w:rPr>
        <w:t xml:space="preserve"> lebih kecil atau lebih rendah dibanding permainan </w:t>
      </w:r>
      <w:r w:rsidR="00236469" w:rsidRPr="00203744">
        <w:rPr>
          <w:i/>
          <w:iCs/>
          <w:color w:val="000000" w:themeColor="text1"/>
        </w:rPr>
        <w:t xml:space="preserve">Uno </w:t>
      </w:r>
      <w:r w:rsidR="00236469" w:rsidRPr="00203744">
        <w:rPr>
          <w:color w:val="000000" w:themeColor="text1"/>
        </w:rPr>
        <w:t xml:space="preserve"> </w:t>
      </w:r>
      <w:r w:rsidR="008B3356" w:rsidRPr="008B3356">
        <w:rPr>
          <w:i/>
          <w:iCs/>
          <w:color w:val="000000" w:themeColor="text1"/>
          <w:lang w:val="id-ID"/>
        </w:rPr>
        <w:t>Stacko</w:t>
      </w:r>
      <w:r w:rsidR="008B3356">
        <w:rPr>
          <w:color w:val="000000" w:themeColor="text1"/>
          <w:lang w:val="id-ID"/>
        </w:rPr>
        <w:t xml:space="preserve"> </w:t>
      </w:r>
      <w:r w:rsidR="00236469" w:rsidRPr="00203744">
        <w:rPr>
          <w:color w:val="000000" w:themeColor="text1"/>
        </w:rPr>
        <w:t xml:space="preserve">karena menyesuaikan dengan karakteristik anak. </w:t>
      </w:r>
    </w:p>
    <w:p w14:paraId="6B44F0CA" w14:textId="0E0E8AB6" w:rsidR="00601973" w:rsidRDefault="000A2E29" w:rsidP="007B3400">
      <w:pPr>
        <w:pBdr>
          <w:top w:val="nil"/>
          <w:left w:val="nil"/>
          <w:bottom w:val="nil"/>
          <w:right w:val="nil"/>
          <w:between w:val="nil"/>
        </w:pBdr>
        <w:spacing w:line="276" w:lineRule="auto"/>
        <w:ind w:firstLine="720"/>
        <w:jc w:val="both"/>
        <w:rPr>
          <w:color w:val="000000" w:themeColor="text1"/>
          <w:lang w:val="id-ID"/>
        </w:rPr>
      </w:pPr>
      <w:r>
        <w:rPr>
          <w:color w:val="000000" w:themeColor="text1"/>
          <w:lang w:val="id-ID"/>
        </w:rPr>
        <w:t xml:space="preserve">Setelah dilakukannya tahap </w:t>
      </w:r>
      <w:r w:rsidRPr="004D4F4A">
        <w:rPr>
          <w:i/>
          <w:iCs/>
          <w:color w:val="000000" w:themeColor="text1"/>
          <w:lang w:val="id-ID"/>
        </w:rPr>
        <w:t>design</w:t>
      </w:r>
      <w:r>
        <w:rPr>
          <w:color w:val="000000" w:themeColor="text1"/>
          <w:lang w:val="id-ID"/>
        </w:rPr>
        <w:t xml:space="preserve"> maka dilanjutkan pada tahap </w:t>
      </w:r>
      <w:r w:rsidR="004D4F4A">
        <w:rPr>
          <w:color w:val="000000" w:themeColor="text1"/>
          <w:lang w:val="id-ID"/>
        </w:rPr>
        <w:t>tiga</w:t>
      </w:r>
      <w:r>
        <w:rPr>
          <w:color w:val="000000" w:themeColor="text1"/>
          <w:lang w:val="id-ID"/>
        </w:rPr>
        <w:t xml:space="preserve"> yaitu 3) </w:t>
      </w:r>
      <w:r w:rsidRPr="008B3356">
        <w:rPr>
          <w:b/>
          <w:bCs/>
          <w:color w:val="000000" w:themeColor="text1"/>
          <w:lang w:val="id-ID"/>
        </w:rPr>
        <w:t xml:space="preserve">Tahap </w:t>
      </w:r>
      <w:r w:rsidR="00EE22EB" w:rsidRPr="008B3356">
        <w:rPr>
          <w:b/>
          <w:bCs/>
          <w:i/>
          <w:iCs/>
          <w:color w:val="000000" w:themeColor="text1"/>
          <w:lang w:val="id-ID"/>
        </w:rPr>
        <w:t>Development</w:t>
      </w:r>
      <w:r>
        <w:rPr>
          <w:i/>
          <w:iCs/>
          <w:color w:val="000000" w:themeColor="text1"/>
          <w:lang w:val="id-ID"/>
        </w:rPr>
        <w:t xml:space="preserve">, </w:t>
      </w:r>
      <w:r>
        <w:rPr>
          <w:color w:val="000000" w:themeColor="text1"/>
          <w:lang w:val="id-ID"/>
        </w:rPr>
        <w:t>p</w:t>
      </w:r>
      <w:r w:rsidR="00EE22EB" w:rsidRPr="00EE22EB">
        <w:rPr>
          <w:color w:val="000000" w:themeColor="text1"/>
          <w:lang w:val="id-ID"/>
        </w:rPr>
        <w:t xml:space="preserve">ada tahap ini dilakukannya pengembangan dari produk APE </w:t>
      </w:r>
      <w:r w:rsidR="00976FBB" w:rsidRPr="00976FBB">
        <w:rPr>
          <w:i/>
          <w:iCs/>
          <w:color w:val="000000" w:themeColor="text1"/>
          <w:lang w:val="id-ID"/>
        </w:rPr>
        <w:t>Little Uno</w:t>
      </w:r>
      <w:r w:rsidR="007E1CBE">
        <w:rPr>
          <w:color w:val="000000" w:themeColor="text1"/>
          <w:lang w:val="id-ID"/>
        </w:rPr>
        <w:t>, t</w:t>
      </w:r>
      <w:r w:rsidR="00EE22EB" w:rsidRPr="00EE22EB">
        <w:rPr>
          <w:color w:val="000000" w:themeColor="text1"/>
          <w:lang w:val="id-ID"/>
        </w:rPr>
        <w:t xml:space="preserve">ahap </w:t>
      </w:r>
      <w:r w:rsidR="007E1CBE">
        <w:rPr>
          <w:color w:val="000000" w:themeColor="text1"/>
          <w:lang w:val="id-ID"/>
        </w:rPr>
        <w:t>ini terdiri dari : a) M</w:t>
      </w:r>
      <w:r w:rsidR="00EE22EB" w:rsidRPr="00EE22EB">
        <w:rPr>
          <w:color w:val="000000" w:themeColor="text1"/>
          <w:lang w:val="id-ID"/>
        </w:rPr>
        <w:t>engembangkan isi materi dan media</w:t>
      </w:r>
      <w:r w:rsidR="007E1CBE">
        <w:rPr>
          <w:color w:val="000000" w:themeColor="text1"/>
          <w:lang w:val="id-ID"/>
        </w:rPr>
        <w:t xml:space="preserve"> </w:t>
      </w:r>
      <w:r w:rsidR="007E1CBE" w:rsidRPr="00EE22EB">
        <w:rPr>
          <w:color w:val="000000" w:themeColor="text1"/>
          <w:lang w:val="id-ID"/>
        </w:rPr>
        <w:t xml:space="preserve">APE </w:t>
      </w:r>
      <w:r w:rsidR="00976FBB" w:rsidRPr="00976FBB">
        <w:rPr>
          <w:i/>
          <w:iCs/>
          <w:color w:val="000000" w:themeColor="text1"/>
          <w:lang w:val="id-ID"/>
        </w:rPr>
        <w:t>Little Uno</w:t>
      </w:r>
      <w:r w:rsidR="00EE22EB" w:rsidRPr="00EE22EB">
        <w:rPr>
          <w:color w:val="000000" w:themeColor="text1"/>
          <w:lang w:val="id-ID"/>
        </w:rPr>
        <w:t xml:space="preserve">, </w:t>
      </w:r>
      <w:r w:rsidR="007E1CBE">
        <w:rPr>
          <w:color w:val="000000" w:themeColor="text1"/>
          <w:lang w:val="id-ID"/>
        </w:rPr>
        <w:t xml:space="preserve">b) </w:t>
      </w:r>
      <w:r w:rsidR="00EE22EB" w:rsidRPr="00EE22EB">
        <w:rPr>
          <w:color w:val="000000" w:themeColor="text1"/>
          <w:lang w:val="id-ID"/>
        </w:rPr>
        <w:t xml:space="preserve">Merealisasikan </w:t>
      </w:r>
      <w:r w:rsidR="00EE22EB" w:rsidRPr="007E1CBE">
        <w:rPr>
          <w:i/>
          <w:iCs/>
          <w:color w:val="000000" w:themeColor="text1"/>
          <w:lang w:val="id-ID"/>
        </w:rPr>
        <w:t>design</w:t>
      </w:r>
      <w:r w:rsidR="007E1CBE">
        <w:rPr>
          <w:color w:val="000000" w:themeColor="text1"/>
          <w:lang w:val="id-ID"/>
        </w:rPr>
        <w:t xml:space="preserve"> </w:t>
      </w:r>
      <w:r w:rsidR="007E1CBE" w:rsidRPr="00EE22EB">
        <w:rPr>
          <w:color w:val="000000" w:themeColor="text1"/>
          <w:lang w:val="id-ID"/>
        </w:rPr>
        <w:t xml:space="preserve">APE </w:t>
      </w:r>
      <w:r w:rsidR="00976FBB" w:rsidRPr="00976FBB">
        <w:rPr>
          <w:i/>
          <w:iCs/>
          <w:color w:val="000000" w:themeColor="text1"/>
          <w:lang w:val="id-ID"/>
        </w:rPr>
        <w:t>Little Uno</w:t>
      </w:r>
      <w:r w:rsidR="00EE22EB" w:rsidRPr="00EE22EB">
        <w:rPr>
          <w:color w:val="000000" w:themeColor="text1"/>
          <w:lang w:val="id-ID"/>
        </w:rPr>
        <w:t xml:space="preserve">, </w:t>
      </w:r>
      <w:r w:rsidR="007E1CBE">
        <w:rPr>
          <w:color w:val="000000" w:themeColor="text1"/>
          <w:lang w:val="id-ID"/>
        </w:rPr>
        <w:t xml:space="preserve">c) </w:t>
      </w:r>
      <w:r w:rsidR="00EE22EB" w:rsidRPr="00EE22EB">
        <w:rPr>
          <w:color w:val="000000" w:themeColor="text1"/>
          <w:lang w:val="id-ID"/>
        </w:rPr>
        <w:t xml:space="preserve">Penilaian ahli media dan ahli materi dan </w:t>
      </w:r>
      <w:r w:rsidR="00601973">
        <w:rPr>
          <w:color w:val="000000" w:themeColor="text1"/>
          <w:lang w:val="id-ID"/>
        </w:rPr>
        <w:t xml:space="preserve">d) </w:t>
      </w:r>
      <w:r w:rsidR="00EE22EB" w:rsidRPr="00EE22EB">
        <w:rPr>
          <w:color w:val="000000" w:themeColor="text1"/>
          <w:lang w:val="id-ID"/>
        </w:rPr>
        <w:t xml:space="preserve">Revisi hingga dinyatakan </w:t>
      </w:r>
      <w:r w:rsidR="00601973" w:rsidRPr="00EE22EB">
        <w:rPr>
          <w:color w:val="000000" w:themeColor="text1"/>
          <w:lang w:val="id-ID"/>
        </w:rPr>
        <w:t xml:space="preserve">APE </w:t>
      </w:r>
      <w:r w:rsidR="00976FBB" w:rsidRPr="00976FBB">
        <w:rPr>
          <w:i/>
          <w:iCs/>
          <w:color w:val="000000" w:themeColor="text1"/>
          <w:lang w:val="id-ID"/>
        </w:rPr>
        <w:t>Little Uno</w:t>
      </w:r>
      <w:r w:rsidR="00601973">
        <w:rPr>
          <w:i/>
          <w:iCs/>
          <w:color w:val="000000" w:themeColor="text1"/>
          <w:lang w:val="id-ID"/>
        </w:rPr>
        <w:t xml:space="preserve"> </w:t>
      </w:r>
      <w:r w:rsidR="00EE22EB" w:rsidRPr="00EE22EB">
        <w:rPr>
          <w:color w:val="000000" w:themeColor="text1"/>
          <w:lang w:val="id-ID"/>
        </w:rPr>
        <w:t xml:space="preserve"> layak untuk digunakan pada anak usia 5-6 tahun dalam meningkatkan kemampuan berfikir simbolik. Penilaian ahli media dan ahli materi terhadap Alat Permainan Edukatif </w:t>
      </w:r>
      <w:r w:rsidR="00976FBB" w:rsidRPr="00976FBB">
        <w:rPr>
          <w:i/>
          <w:iCs/>
          <w:color w:val="000000" w:themeColor="text1"/>
          <w:lang w:val="id-ID"/>
        </w:rPr>
        <w:t>Little Uno</w:t>
      </w:r>
      <w:r w:rsidR="00EE22EB" w:rsidRPr="00EE22EB">
        <w:rPr>
          <w:color w:val="000000" w:themeColor="text1"/>
          <w:lang w:val="id-ID"/>
        </w:rPr>
        <w:t xml:space="preserve"> dapat dijelaskan pada tabel dibawah ini </w:t>
      </w:r>
      <w:r w:rsidR="00F25BA2">
        <w:rPr>
          <w:color w:val="000000" w:themeColor="text1"/>
          <w:lang w:val="id-ID"/>
        </w:rPr>
        <w:t>:</w:t>
      </w:r>
    </w:p>
    <w:p w14:paraId="15F2E769" w14:textId="40F2873C" w:rsidR="00E60A99" w:rsidRDefault="00BA290E" w:rsidP="007B3400">
      <w:pPr>
        <w:pBdr>
          <w:top w:val="nil"/>
          <w:left w:val="nil"/>
          <w:bottom w:val="nil"/>
          <w:right w:val="nil"/>
          <w:between w:val="nil"/>
        </w:pBdr>
        <w:spacing w:line="276" w:lineRule="auto"/>
        <w:ind w:firstLine="720"/>
        <w:jc w:val="both"/>
        <w:rPr>
          <w:color w:val="000000" w:themeColor="text1"/>
          <w:lang w:val="id-ID"/>
        </w:rPr>
      </w:pPr>
      <w:r w:rsidRPr="005C44A0">
        <w:rPr>
          <w:b/>
          <w:bCs/>
          <w:color w:val="000000" w:themeColor="text1"/>
          <w:lang w:val="id-ID"/>
        </w:rPr>
        <w:t>Tabel 1.1</w:t>
      </w:r>
      <w:r>
        <w:rPr>
          <w:color w:val="000000" w:themeColor="text1"/>
          <w:lang w:val="id-ID"/>
        </w:rPr>
        <w:t xml:space="preserve"> Hasil validasi materi </w:t>
      </w:r>
      <w:r w:rsidR="003264E7">
        <w:rPr>
          <w:color w:val="000000" w:themeColor="text1"/>
          <w:lang w:val="id-ID"/>
        </w:rPr>
        <w:t xml:space="preserve">pertama </w:t>
      </w:r>
    </w:p>
    <w:tbl>
      <w:tblPr>
        <w:tblStyle w:val="TableGrid"/>
        <w:tblW w:w="0" w:type="auto"/>
        <w:tblLook w:val="04A0" w:firstRow="1" w:lastRow="0" w:firstColumn="1" w:lastColumn="0" w:noHBand="0" w:noVBand="1"/>
      </w:tblPr>
      <w:tblGrid>
        <w:gridCol w:w="561"/>
        <w:gridCol w:w="1785"/>
        <w:gridCol w:w="1292"/>
        <w:gridCol w:w="992"/>
      </w:tblGrid>
      <w:tr w:rsidR="00785E4E" w:rsidRPr="00785E4E" w14:paraId="7AF47217" w14:textId="77777777" w:rsidTr="00F25BA2">
        <w:tc>
          <w:tcPr>
            <w:tcW w:w="562" w:type="dxa"/>
            <w:vAlign w:val="center"/>
          </w:tcPr>
          <w:p w14:paraId="04A3B6DC" w14:textId="1B9B1BB6" w:rsidR="003264E7" w:rsidRPr="00F25BA2" w:rsidRDefault="00AD0A4E"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No</w:t>
            </w:r>
            <w:r w:rsidR="00F25BA2">
              <w:rPr>
                <w:rFonts w:asciiTheme="majorBidi" w:hAnsiTheme="majorBidi" w:cstheme="majorBidi"/>
                <w:b/>
                <w:bCs/>
                <w:color w:val="000000" w:themeColor="text1"/>
                <w:lang w:val="id-ID"/>
              </w:rPr>
              <w:t>.</w:t>
            </w:r>
          </w:p>
        </w:tc>
        <w:tc>
          <w:tcPr>
            <w:tcW w:w="1819" w:type="dxa"/>
            <w:vAlign w:val="center"/>
          </w:tcPr>
          <w:p w14:paraId="17AACC2C" w14:textId="14D458B8" w:rsidR="003264E7" w:rsidRPr="00F25BA2" w:rsidRDefault="00AD0A4E"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rPr>
              <w:t>Aspek</w:t>
            </w:r>
            <w:r w:rsidRPr="00F25BA2">
              <w:rPr>
                <w:rFonts w:asciiTheme="majorBidi" w:hAnsiTheme="majorBidi" w:cstheme="majorBidi"/>
                <w:b/>
                <w:bCs/>
                <w:lang w:val="id-ID"/>
              </w:rPr>
              <w:t xml:space="preserve"> yang dinilai</w:t>
            </w:r>
          </w:p>
        </w:tc>
        <w:tc>
          <w:tcPr>
            <w:tcW w:w="1239" w:type="dxa"/>
            <w:vAlign w:val="center"/>
          </w:tcPr>
          <w:p w14:paraId="0E677AF2" w14:textId="5C5324C6" w:rsidR="003264E7" w:rsidRPr="00F25BA2" w:rsidRDefault="00AD0A4E"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Nomor butir pertanyaan</w:t>
            </w:r>
          </w:p>
        </w:tc>
        <w:tc>
          <w:tcPr>
            <w:tcW w:w="1010" w:type="dxa"/>
            <w:vAlign w:val="center"/>
          </w:tcPr>
          <w:p w14:paraId="32E449EA" w14:textId="6C5E243D" w:rsidR="003264E7" w:rsidRPr="00F25BA2" w:rsidRDefault="00AD0A4E"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Skor</w:t>
            </w:r>
          </w:p>
        </w:tc>
      </w:tr>
      <w:tr w:rsidR="00785E4E" w:rsidRPr="00785E4E" w14:paraId="4E4A73E8" w14:textId="77777777" w:rsidTr="005C44A0">
        <w:tc>
          <w:tcPr>
            <w:tcW w:w="562" w:type="dxa"/>
            <w:vAlign w:val="center"/>
          </w:tcPr>
          <w:p w14:paraId="0EC9E5A1" w14:textId="002BE30A" w:rsidR="00AD0A4E" w:rsidRPr="00785E4E" w:rsidRDefault="00785E4E"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w:t>
            </w:r>
          </w:p>
        </w:tc>
        <w:tc>
          <w:tcPr>
            <w:tcW w:w="1819" w:type="dxa"/>
            <w:vAlign w:val="center"/>
          </w:tcPr>
          <w:p w14:paraId="727AFBF8" w14:textId="2216F3E1" w:rsidR="00AD0A4E" w:rsidRPr="00785E4E" w:rsidRDefault="00AD0A4E"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rPr>
              <w:t>Aspek kelayakan isi</w:t>
            </w:r>
          </w:p>
        </w:tc>
        <w:tc>
          <w:tcPr>
            <w:tcW w:w="1239" w:type="dxa"/>
          </w:tcPr>
          <w:p w14:paraId="732158EB" w14:textId="2D7C5CC4" w:rsidR="00AD0A4E" w:rsidRPr="00785E4E" w:rsidRDefault="005846F0"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 2, 3, 4, 5, 6</w:t>
            </w:r>
          </w:p>
        </w:tc>
        <w:tc>
          <w:tcPr>
            <w:tcW w:w="1010" w:type="dxa"/>
          </w:tcPr>
          <w:p w14:paraId="615D2B13" w14:textId="64BADB98" w:rsidR="00AD0A4E" w:rsidRPr="00785E4E" w:rsidRDefault="002C04B5"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26</w:t>
            </w:r>
          </w:p>
        </w:tc>
      </w:tr>
      <w:tr w:rsidR="00785E4E" w:rsidRPr="00785E4E" w14:paraId="2F7C573E" w14:textId="77777777" w:rsidTr="005C44A0">
        <w:tc>
          <w:tcPr>
            <w:tcW w:w="562" w:type="dxa"/>
            <w:vAlign w:val="center"/>
          </w:tcPr>
          <w:p w14:paraId="194D7CBA" w14:textId="695E01FC" w:rsidR="00AD0A4E" w:rsidRPr="00785E4E" w:rsidRDefault="00785E4E"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2</w:t>
            </w:r>
          </w:p>
        </w:tc>
        <w:tc>
          <w:tcPr>
            <w:tcW w:w="1819" w:type="dxa"/>
            <w:vAlign w:val="center"/>
          </w:tcPr>
          <w:p w14:paraId="4CB69F32" w14:textId="6596C026" w:rsidR="00AD0A4E" w:rsidRPr="00785E4E" w:rsidRDefault="00AD0A4E"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rPr>
              <w:t>Aspek Kejelasan Penyajian</w:t>
            </w:r>
          </w:p>
        </w:tc>
        <w:tc>
          <w:tcPr>
            <w:tcW w:w="1239" w:type="dxa"/>
          </w:tcPr>
          <w:p w14:paraId="150620C7" w14:textId="55C9B87D" w:rsidR="00AD0A4E" w:rsidRPr="00785E4E" w:rsidRDefault="005846F0"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7, 8, 9, 10, 11</w:t>
            </w:r>
          </w:p>
        </w:tc>
        <w:tc>
          <w:tcPr>
            <w:tcW w:w="1010" w:type="dxa"/>
          </w:tcPr>
          <w:p w14:paraId="27241D14" w14:textId="2F5651C8" w:rsidR="00AD0A4E" w:rsidRPr="00785E4E" w:rsidRDefault="00FF6E0C"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21</w:t>
            </w:r>
          </w:p>
        </w:tc>
      </w:tr>
      <w:tr w:rsidR="00785E4E" w:rsidRPr="00785E4E" w14:paraId="32FCB691" w14:textId="77777777" w:rsidTr="005C44A0">
        <w:tc>
          <w:tcPr>
            <w:tcW w:w="562" w:type="dxa"/>
            <w:vAlign w:val="center"/>
          </w:tcPr>
          <w:p w14:paraId="502BAA3B" w14:textId="6C701E62" w:rsidR="00AD0A4E" w:rsidRPr="00785E4E" w:rsidRDefault="00785E4E"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3</w:t>
            </w:r>
          </w:p>
        </w:tc>
        <w:tc>
          <w:tcPr>
            <w:tcW w:w="1819" w:type="dxa"/>
            <w:vAlign w:val="center"/>
          </w:tcPr>
          <w:p w14:paraId="362E88EE" w14:textId="63566199" w:rsidR="00AD0A4E" w:rsidRPr="00785E4E" w:rsidRDefault="00AD0A4E"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rPr>
              <w:t>keberfikir simbolikan</w:t>
            </w:r>
          </w:p>
        </w:tc>
        <w:tc>
          <w:tcPr>
            <w:tcW w:w="1239" w:type="dxa"/>
          </w:tcPr>
          <w:p w14:paraId="3247D0BA" w14:textId="3E74239E" w:rsidR="00AD0A4E" w:rsidRPr="00785E4E" w:rsidRDefault="005846F0"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1, 12, 13 14, 15</w:t>
            </w:r>
          </w:p>
        </w:tc>
        <w:tc>
          <w:tcPr>
            <w:tcW w:w="1010" w:type="dxa"/>
          </w:tcPr>
          <w:p w14:paraId="081F473D" w14:textId="3AA7A8BA" w:rsidR="00AD0A4E" w:rsidRPr="00785E4E" w:rsidRDefault="00FF6E0C"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w:t>
            </w:r>
            <w:r w:rsidR="004A3E24">
              <w:rPr>
                <w:rFonts w:asciiTheme="majorBidi" w:hAnsiTheme="majorBidi" w:cstheme="majorBidi"/>
                <w:color w:val="000000" w:themeColor="text1"/>
                <w:lang w:val="id-ID"/>
              </w:rPr>
              <w:t>2</w:t>
            </w:r>
          </w:p>
        </w:tc>
      </w:tr>
      <w:tr w:rsidR="00785E4E" w:rsidRPr="00785E4E" w14:paraId="40BF7EC3" w14:textId="77777777" w:rsidTr="005C44A0">
        <w:tc>
          <w:tcPr>
            <w:tcW w:w="3620" w:type="dxa"/>
            <w:gridSpan w:val="3"/>
          </w:tcPr>
          <w:p w14:paraId="51D016B8" w14:textId="006B8758" w:rsidR="00785E4E" w:rsidRPr="00785E4E" w:rsidRDefault="00785E4E"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Total</w:t>
            </w:r>
            <w:r w:rsidR="00F25BA2">
              <w:rPr>
                <w:rFonts w:asciiTheme="majorBidi" w:hAnsiTheme="majorBidi" w:cstheme="majorBidi"/>
                <w:color w:val="000000" w:themeColor="text1"/>
                <w:lang w:val="id-ID"/>
              </w:rPr>
              <w:t xml:space="preserve"> skor</w:t>
            </w:r>
          </w:p>
        </w:tc>
        <w:tc>
          <w:tcPr>
            <w:tcW w:w="1010" w:type="dxa"/>
          </w:tcPr>
          <w:p w14:paraId="37047313" w14:textId="127B196C" w:rsidR="00785E4E" w:rsidRPr="00785E4E" w:rsidRDefault="004A3E24"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59</w:t>
            </w:r>
          </w:p>
        </w:tc>
      </w:tr>
    </w:tbl>
    <w:p w14:paraId="4EF9BD85" w14:textId="0E05D6C7" w:rsidR="00BA290E" w:rsidRDefault="00BA290E" w:rsidP="007B3400">
      <w:pPr>
        <w:pBdr>
          <w:top w:val="nil"/>
          <w:left w:val="nil"/>
          <w:bottom w:val="nil"/>
          <w:right w:val="nil"/>
          <w:between w:val="nil"/>
        </w:pBdr>
        <w:spacing w:line="276" w:lineRule="auto"/>
        <w:jc w:val="both"/>
        <w:rPr>
          <w:color w:val="000000" w:themeColor="text1"/>
          <w:lang w:val="id-ID"/>
        </w:rPr>
      </w:pPr>
    </w:p>
    <w:p w14:paraId="20059DF4" w14:textId="354DC80A" w:rsidR="0085274F" w:rsidRDefault="008B3356" w:rsidP="007B3400">
      <w:pPr>
        <w:pBdr>
          <w:top w:val="nil"/>
          <w:left w:val="nil"/>
          <w:bottom w:val="nil"/>
          <w:right w:val="nil"/>
          <w:between w:val="nil"/>
        </w:pBdr>
        <w:spacing w:line="276" w:lineRule="auto"/>
        <w:ind w:firstLine="720"/>
        <w:jc w:val="both"/>
        <w:rPr>
          <w:color w:val="000000" w:themeColor="text1"/>
          <w:lang w:val="id-ID"/>
        </w:rPr>
      </w:pPr>
      <w:r>
        <w:rPr>
          <w:color w:val="000000" w:themeColor="text1"/>
          <w:lang w:val="id-ID"/>
        </w:rPr>
        <w:t>Validasi ahli materi dilkakukan oleh Bunda dosen Mallevi Agustin Ningrum, S.Pd., M.P</w:t>
      </w:r>
      <w:r w:rsidR="00D24AD7">
        <w:rPr>
          <w:color w:val="000000" w:themeColor="text1"/>
          <w:lang w:val="id-ID"/>
        </w:rPr>
        <w:t xml:space="preserve">d selaku dosen PG PAUD FIP Universitas Negeri Surabaya. </w:t>
      </w:r>
      <w:r w:rsidR="00CE2211">
        <w:rPr>
          <w:color w:val="000000" w:themeColor="text1"/>
          <w:lang w:val="id-ID"/>
        </w:rPr>
        <w:t>B</w:t>
      </w:r>
      <w:r w:rsidR="0006437D">
        <w:rPr>
          <w:color w:val="000000" w:themeColor="text1"/>
          <w:lang w:val="id-ID"/>
        </w:rPr>
        <w:t xml:space="preserve">erdasarkan tabel diatas menunjukkan </w:t>
      </w:r>
      <w:r w:rsidR="0006437D" w:rsidRPr="0006437D">
        <w:rPr>
          <w:color w:val="000000" w:themeColor="text1"/>
          <w:lang w:val="id-ID"/>
        </w:rPr>
        <w:t xml:space="preserve">hasil validasi </w:t>
      </w:r>
      <w:r w:rsidR="00EB17C7" w:rsidRPr="00EE22EB">
        <w:rPr>
          <w:color w:val="000000" w:themeColor="text1"/>
          <w:lang w:val="id-ID"/>
        </w:rPr>
        <w:t>materi</w:t>
      </w:r>
      <w:r w:rsidR="00EB17C7">
        <w:rPr>
          <w:color w:val="000000" w:themeColor="text1"/>
          <w:lang w:val="id-ID"/>
        </w:rPr>
        <w:t xml:space="preserve"> </w:t>
      </w:r>
      <w:r w:rsidR="00EB17C7" w:rsidRPr="00EE22EB">
        <w:rPr>
          <w:color w:val="000000" w:themeColor="text1"/>
          <w:lang w:val="id-ID"/>
        </w:rPr>
        <w:t>pertama</w:t>
      </w:r>
      <w:r w:rsidR="0006437D" w:rsidRPr="0006437D">
        <w:rPr>
          <w:color w:val="000000" w:themeColor="text1"/>
          <w:lang w:val="id-ID"/>
        </w:rPr>
        <w:t xml:space="preserve"> </w:t>
      </w:r>
      <w:r w:rsidR="0006437D">
        <w:rPr>
          <w:color w:val="000000" w:themeColor="text1"/>
          <w:lang w:val="id-ID"/>
        </w:rPr>
        <w:t>dengan</w:t>
      </w:r>
      <w:r w:rsidR="0006437D" w:rsidRPr="0006437D">
        <w:rPr>
          <w:color w:val="000000" w:themeColor="text1"/>
          <w:lang w:val="id-ID"/>
        </w:rPr>
        <w:t xml:space="preserve"> denga</w:t>
      </w:r>
      <w:r w:rsidR="00556347">
        <w:rPr>
          <w:color w:val="000000" w:themeColor="text1"/>
          <w:lang w:val="id-ID"/>
        </w:rPr>
        <w:t xml:space="preserve">n persentase kevalidan sebesar </w:t>
      </w:r>
      <w:r w:rsidR="00B11B87">
        <w:rPr>
          <w:color w:val="000000" w:themeColor="text1"/>
          <w:lang w:val="id-ID"/>
        </w:rPr>
        <w:t>5</w:t>
      </w:r>
      <w:r w:rsidR="004A3E24">
        <w:rPr>
          <w:color w:val="000000" w:themeColor="text1"/>
          <w:lang w:val="id-ID"/>
        </w:rPr>
        <w:t>9</w:t>
      </w:r>
      <w:r w:rsidR="00556347">
        <w:rPr>
          <w:color w:val="000000" w:themeColor="text1"/>
          <w:lang w:val="id-ID"/>
        </w:rPr>
        <w:t>/75</w:t>
      </w:r>
      <w:r w:rsidR="0006437D" w:rsidRPr="0006437D">
        <w:rPr>
          <w:color w:val="000000" w:themeColor="text1"/>
          <w:lang w:val="id-ID"/>
        </w:rPr>
        <w:t xml:space="preserve"> x</w:t>
      </w:r>
      <w:r w:rsidR="00EB17C7">
        <w:rPr>
          <w:color w:val="000000" w:themeColor="text1"/>
          <w:lang w:val="id-ID"/>
        </w:rPr>
        <w:t xml:space="preserve"> 100%</w:t>
      </w:r>
      <w:r w:rsidR="004A3E24">
        <w:rPr>
          <w:color w:val="000000" w:themeColor="text1"/>
          <w:lang w:val="id-ID"/>
        </w:rPr>
        <w:t xml:space="preserve"> = 79</w:t>
      </w:r>
      <w:r w:rsidR="00EB17C7">
        <w:rPr>
          <w:color w:val="000000" w:themeColor="text1"/>
          <w:lang w:val="id-ID"/>
        </w:rPr>
        <w:t xml:space="preserve">% yang </w:t>
      </w:r>
      <w:r w:rsidR="0006437D" w:rsidRPr="0006437D">
        <w:rPr>
          <w:color w:val="000000" w:themeColor="text1"/>
          <w:lang w:val="id-ID"/>
        </w:rPr>
        <w:t xml:space="preserve">menunjukkan bahwa </w:t>
      </w:r>
      <w:r w:rsidR="001D4C1C">
        <w:rPr>
          <w:color w:val="000000" w:themeColor="text1"/>
          <w:lang w:val="id-ID"/>
        </w:rPr>
        <w:t xml:space="preserve">materi pada APE </w:t>
      </w:r>
      <w:r w:rsidR="00976FBB" w:rsidRPr="00976FBB">
        <w:rPr>
          <w:i/>
          <w:iCs/>
          <w:color w:val="000000" w:themeColor="text1"/>
          <w:lang w:val="id-ID"/>
        </w:rPr>
        <w:t>Little Uno</w:t>
      </w:r>
      <w:r w:rsidR="001D4C1C">
        <w:rPr>
          <w:color w:val="000000" w:themeColor="text1"/>
          <w:lang w:val="id-ID"/>
        </w:rPr>
        <w:t xml:space="preserve"> </w:t>
      </w:r>
      <w:r w:rsidR="00791B1A">
        <w:rPr>
          <w:color w:val="000000" w:themeColor="text1"/>
          <w:lang w:val="id-ID"/>
        </w:rPr>
        <w:t xml:space="preserve">dinyatakan </w:t>
      </w:r>
      <w:r w:rsidR="00791B1A">
        <w:rPr>
          <w:rFonts w:eastAsia="Times New Roman"/>
          <w:color w:val="000000" w:themeColor="text1"/>
          <w:lang w:val="id-ID"/>
        </w:rPr>
        <w:t>v</w:t>
      </w:r>
      <w:r w:rsidR="001D4C1C" w:rsidRPr="008B3356">
        <w:rPr>
          <w:rFonts w:eastAsia="Times New Roman"/>
          <w:color w:val="000000" w:themeColor="text1"/>
          <w:lang w:val="id-ID"/>
        </w:rPr>
        <w:t xml:space="preserve">alid dan dapat digunakan </w:t>
      </w:r>
      <w:r w:rsidR="00791B1A">
        <w:rPr>
          <w:rFonts w:eastAsia="Times New Roman"/>
          <w:color w:val="000000" w:themeColor="text1"/>
          <w:lang w:val="id-ID"/>
        </w:rPr>
        <w:t xml:space="preserve">akan tetapi </w:t>
      </w:r>
      <w:r w:rsidR="001D4C1C" w:rsidRPr="008B3356">
        <w:rPr>
          <w:rFonts w:eastAsia="Times New Roman"/>
          <w:color w:val="000000" w:themeColor="text1"/>
          <w:lang w:val="id-ID"/>
        </w:rPr>
        <w:t xml:space="preserve">perlu </w:t>
      </w:r>
      <w:r w:rsidR="00791B1A">
        <w:rPr>
          <w:rFonts w:eastAsia="Times New Roman"/>
          <w:color w:val="000000" w:themeColor="text1"/>
          <w:lang w:val="id-ID"/>
        </w:rPr>
        <w:t xml:space="preserve">dilakukan </w:t>
      </w:r>
      <w:r w:rsidR="001D4C1C" w:rsidRPr="008B3356">
        <w:rPr>
          <w:rFonts w:eastAsia="Times New Roman"/>
          <w:color w:val="000000" w:themeColor="text1"/>
          <w:lang w:val="id-ID"/>
        </w:rPr>
        <w:t>revisi kecil</w:t>
      </w:r>
      <w:r w:rsidR="00791B1A">
        <w:rPr>
          <w:rFonts w:eastAsia="Times New Roman"/>
          <w:color w:val="000000" w:themeColor="text1"/>
          <w:lang w:val="id-ID"/>
        </w:rPr>
        <w:t xml:space="preserve">. Ahli materi memberikan saran dan tanggapan sebagai revisi kecil </w:t>
      </w:r>
      <w:r w:rsidR="0085274F">
        <w:rPr>
          <w:rFonts w:eastAsia="Times New Roman"/>
          <w:color w:val="000000" w:themeColor="text1"/>
          <w:lang w:val="id-ID"/>
        </w:rPr>
        <w:t xml:space="preserve">yang meliputi </w:t>
      </w:r>
      <w:r w:rsidR="002468E3">
        <w:rPr>
          <w:rFonts w:eastAsia="Times New Roman"/>
          <w:color w:val="000000" w:themeColor="text1"/>
          <w:lang w:val="id-ID"/>
        </w:rPr>
        <w:t xml:space="preserve">1) </w:t>
      </w:r>
      <w:r w:rsidR="002468E3" w:rsidRPr="002468E3">
        <w:rPr>
          <w:rFonts w:eastAsia="Times New Roman"/>
          <w:color w:val="000000" w:themeColor="text1"/>
          <w:lang w:val="id-ID"/>
        </w:rPr>
        <w:t xml:space="preserve">Sebaiknya anak usia 5-6 tahun sudah bisa distimulasi untuk mengenal kata, jadi kartu huruf bergambar yang sudah disediakan bisa </w:t>
      </w:r>
      <w:r w:rsidR="002468E3">
        <w:rPr>
          <w:rFonts w:eastAsia="Times New Roman"/>
          <w:color w:val="000000" w:themeColor="text1"/>
          <w:lang w:val="id-ID"/>
        </w:rPr>
        <w:t>dimanfaatkan dalam permainan, 2)</w:t>
      </w:r>
      <w:r w:rsidR="002468E3" w:rsidRPr="002468E3">
        <w:rPr>
          <w:rFonts w:eastAsia="Times New Roman"/>
          <w:color w:val="000000" w:themeColor="text1"/>
          <w:lang w:val="id-ID"/>
        </w:rPr>
        <w:t xml:space="preserve"> Lambang huruf sebaiknya bisa langsung saja dimanfaatkan deng</w:t>
      </w:r>
      <w:r w:rsidR="00D24AD7">
        <w:rPr>
          <w:rFonts w:eastAsia="Times New Roman"/>
          <w:color w:val="000000" w:themeColor="text1"/>
          <w:lang w:val="id-ID"/>
        </w:rPr>
        <w:t>an menyusun kata/mengenal kata yang menyesuaikan tema</w:t>
      </w:r>
      <w:r w:rsidR="002468E3">
        <w:rPr>
          <w:rFonts w:eastAsia="Times New Roman"/>
          <w:color w:val="000000" w:themeColor="text1"/>
          <w:lang w:val="id-ID"/>
        </w:rPr>
        <w:t xml:space="preserve">. </w:t>
      </w:r>
      <w:r w:rsidR="0085274F">
        <w:rPr>
          <w:rFonts w:eastAsia="Times New Roman"/>
          <w:color w:val="000000" w:themeColor="text1"/>
          <w:lang w:val="id-ID"/>
        </w:rPr>
        <w:t>Setelah dilakukan rev</w:t>
      </w:r>
      <w:r w:rsidR="00122916">
        <w:rPr>
          <w:rFonts w:eastAsia="Times New Roman"/>
          <w:color w:val="000000" w:themeColor="text1"/>
          <w:lang w:val="id-ID"/>
        </w:rPr>
        <w:t>isi sesuai dengan arahan ahli m</w:t>
      </w:r>
      <w:r w:rsidR="0085274F">
        <w:rPr>
          <w:rFonts w:eastAsia="Times New Roman"/>
          <w:color w:val="000000" w:themeColor="text1"/>
          <w:lang w:val="id-ID"/>
        </w:rPr>
        <w:t>ateri maka</w:t>
      </w:r>
      <w:r w:rsidR="00122916">
        <w:rPr>
          <w:rFonts w:eastAsia="Times New Roman"/>
          <w:color w:val="000000" w:themeColor="text1"/>
          <w:lang w:val="id-ID"/>
        </w:rPr>
        <w:t xml:space="preserve"> </w:t>
      </w:r>
      <w:r w:rsidR="002468E3">
        <w:rPr>
          <w:color w:val="000000" w:themeColor="text1"/>
          <w:lang w:val="id-ID"/>
        </w:rPr>
        <w:t>dilakukan validasi materi yang kedua</w:t>
      </w:r>
      <w:r w:rsidR="00122916">
        <w:rPr>
          <w:color w:val="000000" w:themeColor="text1"/>
          <w:lang w:val="id-ID"/>
        </w:rPr>
        <w:t xml:space="preserve">. Berikut </w:t>
      </w:r>
      <w:r w:rsidR="0066397A">
        <w:rPr>
          <w:color w:val="000000" w:themeColor="text1"/>
          <w:lang w:val="id-ID"/>
        </w:rPr>
        <w:t xml:space="preserve">tabel </w:t>
      </w:r>
      <w:r w:rsidR="00122916">
        <w:rPr>
          <w:color w:val="000000" w:themeColor="text1"/>
          <w:lang w:val="id-ID"/>
        </w:rPr>
        <w:t xml:space="preserve">hasil validasi materi </w:t>
      </w:r>
      <w:r w:rsidR="0066397A">
        <w:rPr>
          <w:color w:val="000000" w:themeColor="text1"/>
          <w:lang w:val="id-ID"/>
        </w:rPr>
        <w:t xml:space="preserve">kedua </w:t>
      </w:r>
      <w:r w:rsidR="00122916">
        <w:rPr>
          <w:color w:val="000000" w:themeColor="text1"/>
          <w:lang w:val="id-ID"/>
        </w:rPr>
        <w:t xml:space="preserve">pada APE </w:t>
      </w:r>
      <w:r w:rsidR="00976FBB" w:rsidRPr="00976FBB">
        <w:rPr>
          <w:i/>
          <w:iCs/>
          <w:color w:val="000000" w:themeColor="text1"/>
          <w:lang w:val="id-ID"/>
        </w:rPr>
        <w:t>Little Uno</w:t>
      </w:r>
      <w:r w:rsidR="0066397A">
        <w:rPr>
          <w:color w:val="000000" w:themeColor="text1"/>
          <w:lang w:val="id-ID"/>
        </w:rPr>
        <w:t xml:space="preserve"> : </w:t>
      </w:r>
    </w:p>
    <w:p w14:paraId="0CBFAA2A" w14:textId="5ED05F76" w:rsidR="0066397A" w:rsidRDefault="0066397A" w:rsidP="007B3400">
      <w:pPr>
        <w:pBdr>
          <w:top w:val="nil"/>
          <w:left w:val="nil"/>
          <w:bottom w:val="nil"/>
          <w:right w:val="nil"/>
          <w:between w:val="nil"/>
        </w:pBdr>
        <w:spacing w:line="276" w:lineRule="auto"/>
        <w:ind w:firstLine="720"/>
        <w:jc w:val="both"/>
        <w:rPr>
          <w:color w:val="000000" w:themeColor="text1"/>
          <w:lang w:val="id-ID"/>
        </w:rPr>
      </w:pPr>
      <w:r w:rsidRPr="005C44A0">
        <w:rPr>
          <w:b/>
          <w:bCs/>
          <w:color w:val="000000" w:themeColor="text1"/>
          <w:lang w:val="id-ID"/>
        </w:rPr>
        <w:t>Tabel 1.2</w:t>
      </w:r>
      <w:r>
        <w:rPr>
          <w:color w:val="000000" w:themeColor="text1"/>
          <w:lang w:val="id-ID"/>
        </w:rPr>
        <w:t xml:space="preserve"> Hasil validasi materi kedua </w:t>
      </w:r>
    </w:p>
    <w:tbl>
      <w:tblPr>
        <w:tblStyle w:val="TableGrid"/>
        <w:tblW w:w="0" w:type="auto"/>
        <w:tblLook w:val="04A0" w:firstRow="1" w:lastRow="0" w:firstColumn="1" w:lastColumn="0" w:noHBand="0" w:noVBand="1"/>
      </w:tblPr>
      <w:tblGrid>
        <w:gridCol w:w="561"/>
        <w:gridCol w:w="1785"/>
        <w:gridCol w:w="1292"/>
        <w:gridCol w:w="992"/>
      </w:tblGrid>
      <w:tr w:rsidR="0066397A" w:rsidRPr="00785E4E" w14:paraId="32F9B61F" w14:textId="77777777" w:rsidTr="00DC201D">
        <w:tc>
          <w:tcPr>
            <w:tcW w:w="562" w:type="dxa"/>
            <w:vAlign w:val="center"/>
          </w:tcPr>
          <w:p w14:paraId="2FEFC634" w14:textId="77777777" w:rsidR="0066397A" w:rsidRPr="00F25BA2" w:rsidRDefault="0066397A"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No</w:t>
            </w:r>
            <w:r>
              <w:rPr>
                <w:rFonts w:asciiTheme="majorBidi" w:hAnsiTheme="majorBidi" w:cstheme="majorBidi"/>
                <w:b/>
                <w:bCs/>
                <w:color w:val="000000" w:themeColor="text1"/>
                <w:lang w:val="id-ID"/>
              </w:rPr>
              <w:t>.</w:t>
            </w:r>
          </w:p>
        </w:tc>
        <w:tc>
          <w:tcPr>
            <w:tcW w:w="1819" w:type="dxa"/>
            <w:vAlign w:val="center"/>
          </w:tcPr>
          <w:p w14:paraId="1C939488" w14:textId="77777777" w:rsidR="0066397A" w:rsidRPr="00F25BA2" w:rsidRDefault="0066397A"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rPr>
              <w:t>Aspek</w:t>
            </w:r>
            <w:r w:rsidRPr="00F25BA2">
              <w:rPr>
                <w:rFonts w:asciiTheme="majorBidi" w:hAnsiTheme="majorBidi" w:cstheme="majorBidi"/>
                <w:b/>
                <w:bCs/>
                <w:lang w:val="id-ID"/>
              </w:rPr>
              <w:t xml:space="preserve"> yang dinilai</w:t>
            </w:r>
          </w:p>
        </w:tc>
        <w:tc>
          <w:tcPr>
            <w:tcW w:w="1239" w:type="dxa"/>
            <w:vAlign w:val="center"/>
          </w:tcPr>
          <w:p w14:paraId="64B5DE80" w14:textId="77777777" w:rsidR="0066397A" w:rsidRPr="00F25BA2" w:rsidRDefault="0066397A"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Nomor butir pertanyaan</w:t>
            </w:r>
          </w:p>
        </w:tc>
        <w:tc>
          <w:tcPr>
            <w:tcW w:w="1010" w:type="dxa"/>
            <w:vAlign w:val="center"/>
          </w:tcPr>
          <w:p w14:paraId="3025BE13" w14:textId="77777777" w:rsidR="0066397A" w:rsidRPr="00F25BA2" w:rsidRDefault="0066397A"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Skor</w:t>
            </w:r>
          </w:p>
        </w:tc>
      </w:tr>
      <w:tr w:rsidR="0066397A" w:rsidRPr="00785E4E" w14:paraId="5B605F2D" w14:textId="77777777" w:rsidTr="005C44A0">
        <w:tc>
          <w:tcPr>
            <w:tcW w:w="562" w:type="dxa"/>
            <w:vAlign w:val="center"/>
          </w:tcPr>
          <w:p w14:paraId="30CC8739"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w:t>
            </w:r>
          </w:p>
        </w:tc>
        <w:tc>
          <w:tcPr>
            <w:tcW w:w="1819" w:type="dxa"/>
            <w:vAlign w:val="center"/>
          </w:tcPr>
          <w:p w14:paraId="316C65E2"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rPr>
              <w:t>Aspek kelayakan isi</w:t>
            </w:r>
          </w:p>
        </w:tc>
        <w:tc>
          <w:tcPr>
            <w:tcW w:w="1239" w:type="dxa"/>
          </w:tcPr>
          <w:p w14:paraId="268D5037"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 2, 3, 4, 5, 6</w:t>
            </w:r>
          </w:p>
        </w:tc>
        <w:tc>
          <w:tcPr>
            <w:tcW w:w="1010" w:type="dxa"/>
          </w:tcPr>
          <w:p w14:paraId="164B21E7" w14:textId="6A2A7B7A" w:rsidR="0066397A" w:rsidRPr="00785E4E" w:rsidRDefault="00DC4603"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28</w:t>
            </w:r>
          </w:p>
        </w:tc>
      </w:tr>
      <w:tr w:rsidR="0066397A" w:rsidRPr="00785E4E" w14:paraId="76373F8C" w14:textId="77777777" w:rsidTr="005C44A0">
        <w:tc>
          <w:tcPr>
            <w:tcW w:w="562" w:type="dxa"/>
            <w:vAlign w:val="center"/>
          </w:tcPr>
          <w:p w14:paraId="1B302D66"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2</w:t>
            </w:r>
          </w:p>
        </w:tc>
        <w:tc>
          <w:tcPr>
            <w:tcW w:w="1819" w:type="dxa"/>
            <w:vAlign w:val="center"/>
          </w:tcPr>
          <w:p w14:paraId="224A52AF"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rPr>
              <w:t>Aspek Kejelasan Penyajian</w:t>
            </w:r>
          </w:p>
        </w:tc>
        <w:tc>
          <w:tcPr>
            <w:tcW w:w="1239" w:type="dxa"/>
          </w:tcPr>
          <w:p w14:paraId="1852D8FF"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7, 8, 9, 10, 11</w:t>
            </w:r>
          </w:p>
        </w:tc>
        <w:tc>
          <w:tcPr>
            <w:tcW w:w="1010" w:type="dxa"/>
          </w:tcPr>
          <w:p w14:paraId="3D5B64CF" w14:textId="025CE2AA" w:rsidR="0066397A" w:rsidRPr="00785E4E" w:rsidRDefault="0066397A"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2</w:t>
            </w:r>
            <w:r w:rsidR="00DC4603">
              <w:rPr>
                <w:rFonts w:asciiTheme="majorBidi" w:hAnsiTheme="majorBidi" w:cstheme="majorBidi"/>
                <w:color w:val="000000" w:themeColor="text1"/>
                <w:lang w:val="id-ID"/>
              </w:rPr>
              <w:t>3</w:t>
            </w:r>
          </w:p>
        </w:tc>
      </w:tr>
      <w:tr w:rsidR="0066397A" w:rsidRPr="00785E4E" w14:paraId="50BF82EA" w14:textId="77777777" w:rsidTr="005C44A0">
        <w:tc>
          <w:tcPr>
            <w:tcW w:w="562" w:type="dxa"/>
            <w:vAlign w:val="center"/>
          </w:tcPr>
          <w:p w14:paraId="408DE2B5"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3</w:t>
            </w:r>
          </w:p>
        </w:tc>
        <w:tc>
          <w:tcPr>
            <w:tcW w:w="1819" w:type="dxa"/>
            <w:vAlign w:val="center"/>
          </w:tcPr>
          <w:p w14:paraId="1E3F158B"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rPr>
              <w:t>keberfikir simbolikan</w:t>
            </w:r>
          </w:p>
        </w:tc>
        <w:tc>
          <w:tcPr>
            <w:tcW w:w="1239" w:type="dxa"/>
          </w:tcPr>
          <w:p w14:paraId="752A3C86" w14:textId="77777777" w:rsidR="0066397A" w:rsidRPr="00785E4E" w:rsidRDefault="0066397A"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1, 12, 13 14, 15</w:t>
            </w:r>
          </w:p>
        </w:tc>
        <w:tc>
          <w:tcPr>
            <w:tcW w:w="1010" w:type="dxa"/>
          </w:tcPr>
          <w:p w14:paraId="7060E85F" w14:textId="4E9A93C0" w:rsidR="0066397A" w:rsidRPr="00785E4E" w:rsidRDefault="00DC4603"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23</w:t>
            </w:r>
          </w:p>
        </w:tc>
      </w:tr>
      <w:tr w:rsidR="0066397A" w:rsidRPr="00785E4E" w14:paraId="1F8DB033" w14:textId="77777777" w:rsidTr="005C44A0">
        <w:tc>
          <w:tcPr>
            <w:tcW w:w="3620" w:type="dxa"/>
            <w:gridSpan w:val="3"/>
          </w:tcPr>
          <w:p w14:paraId="5E0E3554" w14:textId="77777777" w:rsidR="0066397A" w:rsidRPr="00785E4E" w:rsidRDefault="0066397A"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Total</w:t>
            </w:r>
            <w:r>
              <w:rPr>
                <w:rFonts w:asciiTheme="majorBidi" w:hAnsiTheme="majorBidi" w:cstheme="majorBidi"/>
                <w:color w:val="000000" w:themeColor="text1"/>
                <w:lang w:val="id-ID"/>
              </w:rPr>
              <w:t xml:space="preserve"> skor</w:t>
            </w:r>
          </w:p>
        </w:tc>
        <w:tc>
          <w:tcPr>
            <w:tcW w:w="1010" w:type="dxa"/>
          </w:tcPr>
          <w:p w14:paraId="6220CE0D" w14:textId="1832D0CC" w:rsidR="0066397A" w:rsidRPr="00785E4E" w:rsidRDefault="00DC4603"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74</w:t>
            </w:r>
          </w:p>
        </w:tc>
      </w:tr>
    </w:tbl>
    <w:p w14:paraId="75A41719" w14:textId="37124A77" w:rsidR="0066397A" w:rsidRPr="00791B1A" w:rsidRDefault="0066397A" w:rsidP="007B3400">
      <w:pPr>
        <w:pBdr>
          <w:top w:val="nil"/>
          <w:left w:val="nil"/>
          <w:bottom w:val="nil"/>
          <w:right w:val="nil"/>
          <w:between w:val="nil"/>
        </w:pBdr>
        <w:spacing w:line="276" w:lineRule="auto"/>
        <w:ind w:firstLine="720"/>
        <w:jc w:val="both"/>
        <w:rPr>
          <w:color w:val="000000" w:themeColor="text1"/>
          <w:lang w:val="id-ID"/>
        </w:rPr>
      </w:pPr>
    </w:p>
    <w:p w14:paraId="4AE3894B" w14:textId="02D3CE36" w:rsidR="0085274F" w:rsidRPr="00C50575" w:rsidRDefault="00EC6D72" w:rsidP="007B3400">
      <w:pPr>
        <w:pBdr>
          <w:top w:val="nil"/>
          <w:left w:val="nil"/>
          <w:bottom w:val="nil"/>
          <w:right w:val="nil"/>
          <w:between w:val="nil"/>
        </w:pBdr>
        <w:spacing w:line="276" w:lineRule="auto"/>
        <w:ind w:firstLine="720"/>
        <w:jc w:val="both"/>
        <w:rPr>
          <w:color w:val="000000" w:themeColor="text1"/>
          <w:lang w:val="id-ID"/>
        </w:rPr>
      </w:pPr>
      <w:r>
        <w:rPr>
          <w:color w:val="000000" w:themeColor="text1"/>
          <w:lang w:val="id-ID"/>
        </w:rPr>
        <w:t xml:space="preserve">Berdasarkan tabel diatas menunjukkan </w:t>
      </w:r>
      <w:r w:rsidRPr="0006437D">
        <w:rPr>
          <w:color w:val="000000" w:themeColor="text1"/>
          <w:lang w:val="id-ID"/>
        </w:rPr>
        <w:t xml:space="preserve">hasil validasi </w:t>
      </w:r>
      <w:r w:rsidRPr="00EE22EB">
        <w:rPr>
          <w:color w:val="000000" w:themeColor="text1"/>
          <w:lang w:val="id-ID"/>
        </w:rPr>
        <w:t>materi</w:t>
      </w:r>
      <w:r>
        <w:rPr>
          <w:color w:val="000000" w:themeColor="text1"/>
          <w:lang w:val="id-ID"/>
        </w:rPr>
        <w:t xml:space="preserve"> kedua</w:t>
      </w:r>
      <w:r w:rsidRPr="0006437D">
        <w:rPr>
          <w:color w:val="000000" w:themeColor="text1"/>
          <w:lang w:val="id-ID"/>
        </w:rPr>
        <w:t xml:space="preserve"> </w:t>
      </w:r>
      <w:r>
        <w:rPr>
          <w:color w:val="000000" w:themeColor="text1"/>
          <w:lang w:val="id-ID"/>
        </w:rPr>
        <w:t>dengan</w:t>
      </w:r>
      <w:r w:rsidRPr="0006437D">
        <w:rPr>
          <w:color w:val="000000" w:themeColor="text1"/>
          <w:lang w:val="id-ID"/>
        </w:rPr>
        <w:t xml:space="preserve"> denga</w:t>
      </w:r>
      <w:r>
        <w:rPr>
          <w:color w:val="000000" w:themeColor="text1"/>
          <w:lang w:val="id-ID"/>
        </w:rPr>
        <w:t>n persentase kevalidan sebesar 74/75</w:t>
      </w:r>
      <w:r w:rsidRPr="0006437D">
        <w:rPr>
          <w:color w:val="000000" w:themeColor="text1"/>
          <w:lang w:val="id-ID"/>
        </w:rPr>
        <w:t xml:space="preserve"> x</w:t>
      </w:r>
      <w:r>
        <w:rPr>
          <w:color w:val="000000" w:themeColor="text1"/>
          <w:lang w:val="id-ID"/>
        </w:rPr>
        <w:t xml:space="preserve"> 100% = 99% yang </w:t>
      </w:r>
      <w:r w:rsidRPr="0006437D">
        <w:rPr>
          <w:color w:val="000000" w:themeColor="text1"/>
          <w:lang w:val="id-ID"/>
        </w:rPr>
        <w:t xml:space="preserve">menunjukkan bahwa </w:t>
      </w:r>
      <w:r>
        <w:rPr>
          <w:color w:val="000000" w:themeColor="text1"/>
          <w:lang w:val="id-ID"/>
        </w:rPr>
        <w:t xml:space="preserve">materi pada APE </w:t>
      </w:r>
      <w:r w:rsidR="00976FBB" w:rsidRPr="00976FBB">
        <w:rPr>
          <w:i/>
          <w:iCs/>
          <w:color w:val="000000" w:themeColor="text1"/>
          <w:lang w:val="id-ID"/>
        </w:rPr>
        <w:t>Little Uno</w:t>
      </w:r>
      <w:r>
        <w:rPr>
          <w:color w:val="000000" w:themeColor="text1"/>
          <w:lang w:val="id-ID"/>
        </w:rPr>
        <w:t xml:space="preserve"> dinyatakan </w:t>
      </w:r>
      <w:r w:rsidR="00C50575">
        <w:rPr>
          <w:color w:val="000000" w:themeColor="text1"/>
          <w:lang w:val="id-ID"/>
        </w:rPr>
        <w:t xml:space="preserve">valid </w:t>
      </w:r>
      <w:r w:rsidR="00C50575" w:rsidRPr="00C50575">
        <w:rPr>
          <w:rFonts w:asciiTheme="majorBidi" w:eastAsia="Times New Roman" w:hAnsiTheme="majorBidi" w:cstheme="majorBidi"/>
          <w:color w:val="000000" w:themeColor="text1"/>
          <w:lang w:val="id-ID"/>
        </w:rPr>
        <w:t>dan dapat digunakan tanpa revisi</w:t>
      </w:r>
      <w:r w:rsidR="00C50575">
        <w:rPr>
          <w:rFonts w:asciiTheme="majorBidi" w:eastAsia="Times New Roman" w:hAnsiTheme="majorBidi" w:cstheme="majorBidi"/>
          <w:color w:val="000000" w:themeColor="text1"/>
          <w:lang w:val="id-ID"/>
        </w:rPr>
        <w:t xml:space="preserve">. Diperkuat dengan tanggapan dari ahli mater bahwa </w:t>
      </w:r>
      <w:r w:rsidR="00C50575">
        <w:rPr>
          <w:color w:val="000000" w:themeColor="text1"/>
          <w:lang w:val="id-ID"/>
        </w:rPr>
        <w:t xml:space="preserve">APE </w:t>
      </w:r>
      <w:r w:rsidR="00976FBB" w:rsidRPr="00976FBB">
        <w:rPr>
          <w:i/>
          <w:iCs/>
          <w:color w:val="000000" w:themeColor="text1"/>
          <w:lang w:val="id-ID"/>
        </w:rPr>
        <w:t>Little Uno</w:t>
      </w:r>
      <w:r w:rsidR="00C50575">
        <w:rPr>
          <w:color w:val="000000" w:themeColor="text1"/>
          <w:lang w:val="id-ID"/>
        </w:rPr>
        <w:t xml:space="preserve"> layak digunakan untuk anak usia 5-6 tahun. </w:t>
      </w:r>
    </w:p>
    <w:p w14:paraId="34360CB4" w14:textId="0051EA67" w:rsidR="00B642C7" w:rsidRDefault="00EE22EB" w:rsidP="007B3400">
      <w:pPr>
        <w:pBdr>
          <w:top w:val="nil"/>
          <w:left w:val="nil"/>
          <w:bottom w:val="nil"/>
          <w:right w:val="nil"/>
          <w:between w:val="nil"/>
        </w:pBdr>
        <w:spacing w:line="276" w:lineRule="auto"/>
        <w:ind w:firstLine="720"/>
        <w:jc w:val="both"/>
        <w:rPr>
          <w:color w:val="000000" w:themeColor="text1"/>
          <w:lang w:val="id-ID"/>
        </w:rPr>
      </w:pPr>
      <w:r w:rsidRPr="00EE22EB">
        <w:rPr>
          <w:color w:val="000000" w:themeColor="text1"/>
          <w:lang w:val="id-ID"/>
        </w:rPr>
        <w:t xml:space="preserve">Kemudian </w:t>
      </w:r>
      <w:r w:rsidR="00225D4C">
        <w:rPr>
          <w:color w:val="000000" w:themeColor="text1"/>
          <w:lang w:val="id-ID"/>
        </w:rPr>
        <w:t>untuk</w:t>
      </w:r>
      <w:r w:rsidRPr="00EE22EB">
        <w:rPr>
          <w:color w:val="000000" w:themeColor="text1"/>
          <w:lang w:val="id-ID"/>
        </w:rPr>
        <w:t xml:space="preserve"> </w:t>
      </w:r>
      <w:r w:rsidR="00225D4C">
        <w:rPr>
          <w:color w:val="000000" w:themeColor="text1"/>
          <w:lang w:val="id-ID"/>
        </w:rPr>
        <w:t>validasi</w:t>
      </w:r>
      <w:r w:rsidRPr="00EE22EB">
        <w:rPr>
          <w:color w:val="000000" w:themeColor="text1"/>
          <w:lang w:val="id-ID"/>
        </w:rPr>
        <w:t xml:space="preserve"> ahli media</w:t>
      </w:r>
      <w:r w:rsidR="0050665F">
        <w:rPr>
          <w:color w:val="000000" w:themeColor="text1"/>
          <w:lang w:val="id-ID"/>
        </w:rPr>
        <w:t xml:space="preserve"> </w:t>
      </w:r>
      <w:r w:rsidR="0050665F" w:rsidRPr="00EE22EB">
        <w:rPr>
          <w:color w:val="000000" w:themeColor="text1"/>
          <w:lang w:val="id-ID"/>
        </w:rPr>
        <w:t xml:space="preserve">APE </w:t>
      </w:r>
      <w:r w:rsidR="00976FBB" w:rsidRPr="00976FBB">
        <w:rPr>
          <w:i/>
          <w:iCs/>
          <w:color w:val="000000" w:themeColor="text1"/>
          <w:lang w:val="id-ID"/>
        </w:rPr>
        <w:t>Little Uno</w:t>
      </w:r>
      <w:r w:rsidR="00225D4C">
        <w:rPr>
          <w:color w:val="000000" w:themeColor="text1"/>
          <w:lang w:val="id-ID"/>
        </w:rPr>
        <w:t xml:space="preserve"> hanya dilakukan satu kali</w:t>
      </w:r>
      <w:r w:rsidRPr="00EE22EB">
        <w:rPr>
          <w:color w:val="000000" w:themeColor="text1"/>
          <w:lang w:val="id-ID"/>
        </w:rPr>
        <w:t xml:space="preserve"> </w:t>
      </w:r>
      <w:r w:rsidR="0050665F">
        <w:rPr>
          <w:color w:val="000000" w:themeColor="text1"/>
          <w:lang w:val="id-ID"/>
        </w:rPr>
        <w:t xml:space="preserve">oleh ibu Dewi Komalasari </w:t>
      </w:r>
      <w:r w:rsidR="00A244D5">
        <w:rPr>
          <w:color w:val="000000" w:themeColor="text1"/>
          <w:lang w:val="id-ID"/>
        </w:rPr>
        <w:t xml:space="preserve">selaku dosen PG PAUD FIP Universitas Negeri Surabaya. Adapun hasil perolehan validasi </w:t>
      </w:r>
      <w:r w:rsidR="00B642C7">
        <w:rPr>
          <w:color w:val="000000" w:themeColor="text1"/>
          <w:lang w:val="id-ID"/>
        </w:rPr>
        <w:t xml:space="preserve">ahli </w:t>
      </w:r>
      <w:r w:rsidR="00A244D5">
        <w:rPr>
          <w:color w:val="000000" w:themeColor="text1"/>
          <w:lang w:val="id-ID"/>
        </w:rPr>
        <w:t>media</w:t>
      </w:r>
      <w:r w:rsidR="00B642C7">
        <w:rPr>
          <w:color w:val="000000" w:themeColor="text1"/>
          <w:lang w:val="id-ID"/>
        </w:rPr>
        <w:t xml:space="preserve"> </w:t>
      </w:r>
      <w:r w:rsidR="00B642C7" w:rsidRPr="00EE22EB">
        <w:rPr>
          <w:color w:val="000000" w:themeColor="text1"/>
          <w:lang w:val="id-ID"/>
        </w:rPr>
        <w:t xml:space="preserve">APE </w:t>
      </w:r>
      <w:r w:rsidR="00976FBB" w:rsidRPr="00976FBB">
        <w:rPr>
          <w:i/>
          <w:iCs/>
          <w:color w:val="000000" w:themeColor="text1"/>
          <w:lang w:val="id-ID"/>
        </w:rPr>
        <w:t>Little Uno</w:t>
      </w:r>
      <w:r w:rsidR="00A244D5">
        <w:rPr>
          <w:color w:val="000000" w:themeColor="text1"/>
          <w:lang w:val="id-ID"/>
        </w:rPr>
        <w:t xml:space="preserve"> </w:t>
      </w:r>
      <w:r w:rsidR="00B642C7">
        <w:rPr>
          <w:color w:val="000000" w:themeColor="text1"/>
          <w:lang w:val="id-ID"/>
        </w:rPr>
        <w:t xml:space="preserve">dapat dilihat pada tabel di bawah ini : </w:t>
      </w:r>
    </w:p>
    <w:p w14:paraId="0CB01B7E" w14:textId="5266969D" w:rsidR="00B642C7" w:rsidRDefault="00B642C7" w:rsidP="007B3400">
      <w:pPr>
        <w:pBdr>
          <w:top w:val="nil"/>
          <w:left w:val="nil"/>
          <w:bottom w:val="nil"/>
          <w:right w:val="nil"/>
          <w:between w:val="nil"/>
        </w:pBdr>
        <w:spacing w:line="276" w:lineRule="auto"/>
        <w:ind w:firstLine="720"/>
        <w:jc w:val="both"/>
        <w:rPr>
          <w:color w:val="000000" w:themeColor="text1"/>
          <w:lang w:val="id-ID"/>
        </w:rPr>
      </w:pPr>
      <w:r w:rsidRPr="005C44A0">
        <w:rPr>
          <w:b/>
          <w:bCs/>
          <w:color w:val="000000" w:themeColor="text1"/>
          <w:lang w:val="id-ID"/>
        </w:rPr>
        <w:t>Tabel 1.</w:t>
      </w:r>
      <w:r w:rsidR="005C44A0">
        <w:rPr>
          <w:b/>
          <w:bCs/>
          <w:color w:val="000000" w:themeColor="text1"/>
          <w:lang w:val="id-ID"/>
        </w:rPr>
        <w:t>3</w:t>
      </w:r>
      <w:r>
        <w:rPr>
          <w:color w:val="000000" w:themeColor="text1"/>
          <w:lang w:val="id-ID"/>
        </w:rPr>
        <w:t xml:space="preserve"> Hasil validasi materi kedua </w:t>
      </w:r>
    </w:p>
    <w:tbl>
      <w:tblPr>
        <w:tblStyle w:val="TableGrid"/>
        <w:tblW w:w="0" w:type="auto"/>
        <w:tblLook w:val="04A0" w:firstRow="1" w:lastRow="0" w:firstColumn="1" w:lastColumn="0" w:noHBand="0" w:noVBand="1"/>
      </w:tblPr>
      <w:tblGrid>
        <w:gridCol w:w="561"/>
        <w:gridCol w:w="1785"/>
        <w:gridCol w:w="1292"/>
        <w:gridCol w:w="992"/>
      </w:tblGrid>
      <w:tr w:rsidR="00B642C7" w:rsidRPr="00785E4E" w14:paraId="313ADFF5" w14:textId="77777777" w:rsidTr="004E7E82">
        <w:tc>
          <w:tcPr>
            <w:tcW w:w="561" w:type="dxa"/>
            <w:vAlign w:val="center"/>
          </w:tcPr>
          <w:p w14:paraId="5B1B79FA" w14:textId="77777777" w:rsidR="00B642C7" w:rsidRPr="00F25BA2" w:rsidRDefault="00B642C7"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No</w:t>
            </w:r>
            <w:r>
              <w:rPr>
                <w:rFonts w:asciiTheme="majorBidi" w:hAnsiTheme="majorBidi" w:cstheme="majorBidi"/>
                <w:b/>
                <w:bCs/>
                <w:color w:val="000000" w:themeColor="text1"/>
                <w:lang w:val="id-ID"/>
              </w:rPr>
              <w:t>.</w:t>
            </w:r>
          </w:p>
        </w:tc>
        <w:tc>
          <w:tcPr>
            <w:tcW w:w="1785" w:type="dxa"/>
            <w:vAlign w:val="center"/>
          </w:tcPr>
          <w:p w14:paraId="4823576B" w14:textId="77777777" w:rsidR="00B642C7" w:rsidRPr="00F25BA2" w:rsidRDefault="00B642C7"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rPr>
              <w:t>Aspek</w:t>
            </w:r>
            <w:r w:rsidRPr="00F25BA2">
              <w:rPr>
                <w:rFonts w:asciiTheme="majorBidi" w:hAnsiTheme="majorBidi" w:cstheme="majorBidi"/>
                <w:b/>
                <w:bCs/>
                <w:lang w:val="id-ID"/>
              </w:rPr>
              <w:t xml:space="preserve"> yang dinilai</w:t>
            </w:r>
          </w:p>
        </w:tc>
        <w:tc>
          <w:tcPr>
            <w:tcW w:w="1292" w:type="dxa"/>
            <w:vAlign w:val="center"/>
          </w:tcPr>
          <w:p w14:paraId="0EDD776B" w14:textId="77777777" w:rsidR="00B642C7" w:rsidRPr="00F25BA2" w:rsidRDefault="00B642C7"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Nomor butir pertanyaan</w:t>
            </w:r>
          </w:p>
        </w:tc>
        <w:tc>
          <w:tcPr>
            <w:tcW w:w="992" w:type="dxa"/>
            <w:vAlign w:val="center"/>
          </w:tcPr>
          <w:p w14:paraId="613B0BA7" w14:textId="77777777" w:rsidR="00B642C7" w:rsidRPr="00F25BA2" w:rsidRDefault="00B642C7" w:rsidP="007B3400">
            <w:pPr>
              <w:spacing w:line="276" w:lineRule="auto"/>
              <w:rPr>
                <w:rFonts w:asciiTheme="majorBidi" w:hAnsiTheme="majorBidi" w:cstheme="majorBidi"/>
                <w:b/>
                <w:bCs/>
                <w:color w:val="000000" w:themeColor="text1"/>
                <w:lang w:val="id-ID"/>
              </w:rPr>
            </w:pPr>
            <w:r w:rsidRPr="00F25BA2">
              <w:rPr>
                <w:rFonts w:asciiTheme="majorBidi" w:hAnsiTheme="majorBidi" w:cstheme="majorBidi"/>
                <w:b/>
                <w:bCs/>
                <w:color w:val="000000" w:themeColor="text1"/>
                <w:lang w:val="id-ID"/>
              </w:rPr>
              <w:t>Skor</w:t>
            </w:r>
          </w:p>
        </w:tc>
      </w:tr>
      <w:tr w:rsidR="00B642C7" w:rsidRPr="00785E4E" w14:paraId="4BC1E9CB" w14:textId="77777777" w:rsidTr="003E11D5">
        <w:tc>
          <w:tcPr>
            <w:tcW w:w="561" w:type="dxa"/>
            <w:vAlign w:val="center"/>
          </w:tcPr>
          <w:p w14:paraId="3AAE8F20" w14:textId="77777777" w:rsidR="00B642C7" w:rsidRPr="00785E4E" w:rsidRDefault="00B642C7"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w:t>
            </w:r>
          </w:p>
        </w:tc>
        <w:tc>
          <w:tcPr>
            <w:tcW w:w="1785" w:type="dxa"/>
            <w:vAlign w:val="center"/>
          </w:tcPr>
          <w:p w14:paraId="55B57F4A" w14:textId="7FE095C6" w:rsidR="00B642C7" w:rsidRPr="004E2F6D" w:rsidRDefault="004E2F6D" w:rsidP="007B3400">
            <w:pPr>
              <w:spacing w:line="276" w:lineRule="auto"/>
              <w:jc w:val="both"/>
              <w:rPr>
                <w:lang w:val="id-ID" w:eastAsia="id-ID"/>
              </w:rPr>
            </w:pPr>
            <w:r>
              <w:rPr>
                <w:rStyle w:val="fontstyle01"/>
              </w:rPr>
              <w:t>Fisik</w:t>
            </w:r>
          </w:p>
        </w:tc>
        <w:tc>
          <w:tcPr>
            <w:tcW w:w="1292" w:type="dxa"/>
          </w:tcPr>
          <w:p w14:paraId="2EE10A5B" w14:textId="0141F884" w:rsidR="00B642C7" w:rsidRPr="00785E4E" w:rsidRDefault="00B642C7"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1, 2, 3, 4</w:t>
            </w:r>
          </w:p>
        </w:tc>
        <w:tc>
          <w:tcPr>
            <w:tcW w:w="992" w:type="dxa"/>
            <w:vAlign w:val="center"/>
          </w:tcPr>
          <w:p w14:paraId="0A57220C" w14:textId="2619E1E7" w:rsidR="00B642C7" w:rsidRPr="00785E4E" w:rsidRDefault="00132068"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18</w:t>
            </w:r>
          </w:p>
        </w:tc>
      </w:tr>
      <w:tr w:rsidR="004E7E82" w:rsidRPr="00785E4E" w14:paraId="7E557331" w14:textId="77777777" w:rsidTr="003E11D5">
        <w:tc>
          <w:tcPr>
            <w:tcW w:w="561" w:type="dxa"/>
            <w:vAlign w:val="center"/>
          </w:tcPr>
          <w:p w14:paraId="6932FCDE" w14:textId="77777777" w:rsidR="004E7E82" w:rsidRPr="00785E4E" w:rsidRDefault="004E7E82"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2</w:t>
            </w:r>
          </w:p>
        </w:tc>
        <w:tc>
          <w:tcPr>
            <w:tcW w:w="1785" w:type="dxa"/>
            <w:vAlign w:val="center"/>
          </w:tcPr>
          <w:p w14:paraId="641BAE9B" w14:textId="410E8247" w:rsidR="004E7E82" w:rsidRPr="00785E4E" w:rsidRDefault="004E7E82" w:rsidP="007B3400">
            <w:pPr>
              <w:spacing w:line="276" w:lineRule="auto"/>
              <w:jc w:val="both"/>
              <w:rPr>
                <w:rFonts w:asciiTheme="majorBidi" w:hAnsiTheme="majorBidi" w:cstheme="majorBidi"/>
                <w:color w:val="000000" w:themeColor="text1"/>
                <w:lang w:val="id-ID"/>
              </w:rPr>
            </w:pPr>
            <w:r>
              <w:rPr>
                <w:rStyle w:val="fontstyle01"/>
              </w:rPr>
              <w:t>Gambar</w:t>
            </w:r>
          </w:p>
        </w:tc>
        <w:tc>
          <w:tcPr>
            <w:tcW w:w="1292" w:type="dxa"/>
            <w:vAlign w:val="center"/>
          </w:tcPr>
          <w:p w14:paraId="150667F9" w14:textId="55AAE689" w:rsidR="004E7E82" w:rsidRPr="004E7E82" w:rsidRDefault="004E7E82" w:rsidP="007B3400">
            <w:pPr>
              <w:spacing w:line="276" w:lineRule="auto"/>
              <w:jc w:val="both"/>
              <w:rPr>
                <w:rFonts w:asciiTheme="majorBidi" w:hAnsiTheme="majorBidi" w:cstheme="majorBidi"/>
                <w:color w:val="000000" w:themeColor="text1"/>
                <w:lang w:val="id-ID"/>
              </w:rPr>
            </w:pPr>
            <w:r>
              <w:rPr>
                <w:rStyle w:val="fontstyle01"/>
                <w:lang w:val="id-ID"/>
              </w:rPr>
              <w:t>5,</w:t>
            </w:r>
            <w:r w:rsidR="00F30AE2">
              <w:rPr>
                <w:rStyle w:val="fontstyle01"/>
                <w:lang w:val="id-ID"/>
              </w:rPr>
              <w:t xml:space="preserve"> </w:t>
            </w:r>
            <w:r>
              <w:rPr>
                <w:rStyle w:val="fontstyle01"/>
                <w:lang w:val="id-ID"/>
              </w:rPr>
              <w:t>6,</w:t>
            </w:r>
            <w:r w:rsidR="00F30AE2">
              <w:rPr>
                <w:rStyle w:val="fontstyle01"/>
                <w:lang w:val="id-ID"/>
              </w:rPr>
              <w:t xml:space="preserve"> </w:t>
            </w:r>
            <w:r>
              <w:rPr>
                <w:rStyle w:val="fontstyle01"/>
                <w:lang w:val="id-ID"/>
              </w:rPr>
              <w:t>7,</w:t>
            </w:r>
            <w:r w:rsidR="00F30AE2">
              <w:rPr>
                <w:rStyle w:val="fontstyle01"/>
                <w:lang w:val="id-ID"/>
              </w:rPr>
              <w:t xml:space="preserve"> </w:t>
            </w:r>
            <w:r>
              <w:rPr>
                <w:rStyle w:val="fontstyle01"/>
                <w:lang w:val="id-ID"/>
              </w:rPr>
              <w:t>8</w:t>
            </w:r>
          </w:p>
        </w:tc>
        <w:tc>
          <w:tcPr>
            <w:tcW w:w="992" w:type="dxa"/>
            <w:vAlign w:val="center"/>
          </w:tcPr>
          <w:p w14:paraId="31CF7202" w14:textId="2B6CFF82" w:rsidR="004E7E82" w:rsidRPr="00785E4E" w:rsidRDefault="00132068"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19</w:t>
            </w:r>
          </w:p>
        </w:tc>
      </w:tr>
      <w:tr w:rsidR="004E7E82" w:rsidRPr="00785E4E" w14:paraId="664D7452" w14:textId="77777777" w:rsidTr="003E11D5">
        <w:tc>
          <w:tcPr>
            <w:tcW w:w="561" w:type="dxa"/>
            <w:vAlign w:val="center"/>
          </w:tcPr>
          <w:p w14:paraId="2F310F0B" w14:textId="77777777" w:rsidR="004E7E82" w:rsidRPr="00785E4E" w:rsidRDefault="004E7E82" w:rsidP="007B3400">
            <w:pPr>
              <w:spacing w:line="276" w:lineRule="auto"/>
              <w:jc w:val="both"/>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3</w:t>
            </w:r>
          </w:p>
        </w:tc>
        <w:tc>
          <w:tcPr>
            <w:tcW w:w="1785" w:type="dxa"/>
            <w:vAlign w:val="center"/>
          </w:tcPr>
          <w:p w14:paraId="081AF6BC" w14:textId="6E67A99B" w:rsidR="004E7E82" w:rsidRPr="00785E4E" w:rsidRDefault="004E7E82" w:rsidP="007B3400">
            <w:pPr>
              <w:spacing w:line="276" w:lineRule="auto"/>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 xml:space="preserve">Warna </w:t>
            </w:r>
          </w:p>
        </w:tc>
        <w:tc>
          <w:tcPr>
            <w:tcW w:w="1292" w:type="dxa"/>
            <w:vAlign w:val="center"/>
          </w:tcPr>
          <w:p w14:paraId="0D7846B1" w14:textId="0048E47D" w:rsidR="004E7E82" w:rsidRPr="004E7E82" w:rsidRDefault="004E7E82" w:rsidP="007B3400">
            <w:pPr>
              <w:spacing w:line="276" w:lineRule="auto"/>
              <w:jc w:val="both"/>
              <w:rPr>
                <w:rFonts w:asciiTheme="majorBidi" w:hAnsiTheme="majorBidi" w:cstheme="majorBidi"/>
                <w:color w:val="000000" w:themeColor="text1"/>
                <w:lang w:val="id-ID"/>
              </w:rPr>
            </w:pPr>
            <w:r>
              <w:rPr>
                <w:rStyle w:val="fontstyle01"/>
                <w:lang w:val="id-ID"/>
              </w:rPr>
              <w:t>9,</w:t>
            </w:r>
            <w:r w:rsidR="00F30AE2">
              <w:rPr>
                <w:rStyle w:val="fontstyle01"/>
                <w:lang w:val="id-ID"/>
              </w:rPr>
              <w:t xml:space="preserve"> </w:t>
            </w:r>
            <w:r>
              <w:rPr>
                <w:rStyle w:val="fontstyle01"/>
                <w:lang w:val="id-ID"/>
              </w:rPr>
              <w:t>10,</w:t>
            </w:r>
            <w:r w:rsidR="00F30AE2">
              <w:rPr>
                <w:rStyle w:val="fontstyle01"/>
                <w:lang w:val="id-ID"/>
              </w:rPr>
              <w:t xml:space="preserve"> </w:t>
            </w:r>
            <w:r>
              <w:rPr>
                <w:rStyle w:val="fontstyle01"/>
                <w:lang w:val="id-ID"/>
              </w:rPr>
              <w:t>11</w:t>
            </w:r>
          </w:p>
        </w:tc>
        <w:tc>
          <w:tcPr>
            <w:tcW w:w="992" w:type="dxa"/>
            <w:vAlign w:val="center"/>
          </w:tcPr>
          <w:p w14:paraId="5A3CB736" w14:textId="1C5CD43B" w:rsidR="004E7E82" w:rsidRPr="00785E4E" w:rsidRDefault="00132068"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15</w:t>
            </w:r>
          </w:p>
        </w:tc>
      </w:tr>
      <w:tr w:rsidR="004E7E82" w:rsidRPr="00785E4E" w14:paraId="25EDAC0F" w14:textId="77777777" w:rsidTr="003E11D5">
        <w:tc>
          <w:tcPr>
            <w:tcW w:w="561" w:type="dxa"/>
            <w:vAlign w:val="center"/>
          </w:tcPr>
          <w:p w14:paraId="583CD8DB" w14:textId="47A95428" w:rsidR="004E7E82" w:rsidRPr="00785E4E" w:rsidRDefault="004E7E82" w:rsidP="007B3400">
            <w:pPr>
              <w:spacing w:line="276" w:lineRule="auto"/>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4</w:t>
            </w:r>
          </w:p>
        </w:tc>
        <w:tc>
          <w:tcPr>
            <w:tcW w:w="1785" w:type="dxa"/>
            <w:vAlign w:val="center"/>
          </w:tcPr>
          <w:p w14:paraId="31583ADA" w14:textId="44A1DEC1" w:rsidR="004E7E82" w:rsidRPr="004E7E82" w:rsidRDefault="004E7E82" w:rsidP="007B3400">
            <w:pPr>
              <w:spacing w:line="276" w:lineRule="auto"/>
              <w:jc w:val="both"/>
              <w:rPr>
                <w:rFonts w:asciiTheme="majorBidi" w:hAnsiTheme="majorBidi" w:cstheme="majorBidi"/>
                <w:lang w:val="id-ID"/>
              </w:rPr>
            </w:pPr>
            <w:r>
              <w:rPr>
                <w:rFonts w:asciiTheme="majorBidi" w:hAnsiTheme="majorBidi" w:cstheme="majorBidi"/>
                <w:lang w:val="id-ID"/>
              </w:rPr>
              <w:t xml:space="preserve">Tulisan </w:t>
            </w:r>
          </w:p>
        </w:tc>
        <w:tc>
          <w:tcPr>
            <w:tcW w:w="1292" w:type="dxa"/>
            <w:vAlign w:val="center"/>
          </w:tcPr>
          <w:p w14:paraId="20D68940" w14:textId="496FEF04" w:rsidR="004E7E82" w:rsidRPr="004E7E82" w:rsidRDefault="004E7E82" w:rsidP="007B3400">
            <w:pPr>
              <w:spacing w:line="276" w:lineRule="auto"/>
              <w:jc w:val="both"/>
              <w:rPr>
                <w:rFonts w:asciiTheme="majorBidi" w:hAnsiTheme="majorBidi" w:cstheme="majorBidi"/>
                <w:color w:val="000000" w:themeColor="text1"/>
                <w:lang w:val="id-ID"/>
              </w:rPr>
            </w:pPr>
            <w:r>
              <w:rPr>
                <w:rStyle w:val="fontstyle01"/>
                <w:lang w:val="id-ID"/>
              </w:rPr>
              <w:t>11,</w:t>
            </w:r>
            <w:r w:rsidR="00F30AE2">
              <w:rPr>
                <w:rStyle w:val="fontstyle01"/>
                <w:lang w:val="id-ID"/>
              </w:rPr>
              <w:t xml:space="preserve"> </w:t>
            </w:r>
            <w:r>
              <w:rPr>
                <w:rStyle w:val="fontstyle01"/>
                <w:lang w:val="id-ID"/>
              </w:rPr>
              <w:t>12,</w:t>
            </w:r>
            <w:r w:rsidR="00F30AE2">
              <w:rPr>
                <w:rStyle w:val="fontstyle01"/>
                <w:lang w:val="id-ID"/>
              </w:rPr>
              <w:t xml:space="preserve"> </w:t>
            </w:r>
            <w:r>
              <w:rPr>
                <w:rStyle w:val="fontstyle01"/>
                <w:lang w:val="id-ID"/>
              </w:rPr>
              <w:t>13,</w:t>
            </w:r>
            <w:r w:rsidR="00F30AE2">
              <w:rPr>
                <w:rStyle w:val="fontstyle01"/>
                <w:lang w:val="id-ID"/>
              </w:rPr>
              <w:t xml:space="preserve"> </w:t>
            </w:r>
            <w:r>
              <w:rPr>
                <w:rStyle w:val="fontstyle01"/>
                <w:lang w:val="id-ID"/>
              </w:rPr>
              <w:t>14</w:t>
            </w:r>
          </w:p>
        </w:tc>
        <w:tc>
          <w:tcPr>
            <w:tcW w:w="992" w:type="dxa"/>
            <w:vAlign w:val="center"/>
          </w:tcPr>
          <w:p w14:paraId="615C1DBC" w14:textId="619F2DFA" w:rsidR="004E7E82" w:rsidRPr="00785E4E" w:rsidRDefault="00132068"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20</w:t>
            </w:r>
          </w:p>
        </w:tc>
      </w:tr>
      <w:tr w:rsidR="004E7E82" w:rsidRPr="00785E4E" w14:paraId="217F78FB" w14:textId="77777777" w:rsidTr="003E11D5">
        <w:trPr>
          <w:trHeight w:val="73"/>
        </w:trPr>
        <w:tc>
          <w:tcPr>
            <w:tcW w:w="561" w:type="dxa"/>
            <w:vAlign w:val="center"/>
          </w:tcPr>
          <w:p w14:paraId="1D455047" w14:textId="7B46E2DF" w:rsidR="004E7E82" w:rsidRPr="00785E4E" w:rsidRDefault="004E7E82" w:rsidP="007B3400">
            <w:pPr>
              <w:spacing w:line="276" w:lineRule="auto"/>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5</w:t>
            </w:r>
          </w:p>
        </w:tc>
        <w:tc>
          <w:tcPr>
            <w:tcW w:w="1785" w:type="dxa"/>
            <w:vAlign w:val="center"/>
          </w:tcPr>
          <w:p w14:paraId="07256D91" w14:textId="3ED29025" w:rsidR="004E7E82" w:rsidRPr="004E7E82" w:rsidRDefault="004E7E82" w:rsidP="007B3400">
            <w:pPr>
              <w:spacing w:line="276" w:lineRule="auto"/>
              <w:jc w:val="both"/>
              <w:rPr>
                <w:rFonts w:asciiTheme="majorBidi" w:hAnsiTheme="majorBidi" w:cstheme="majorBidi"/>
                <w:lang w:val="id-ID"/>
              </w:rPr>
            </w:pPr>
            <w:r>
              <w:rPr>
                <w:rFonts w:asciiTheme="majorBidi" w:hAnsiTheme="majorBidi" w:cstheme="majorBidi"/>
                <w:lang w:val="id-ID"/>
              </w:rPr>
              <w:t xml:space="preserve">Pemakaian </w:t>
            </w:r>
          </w:p>
        </w:tc>
        <w:tc>
          <w:tcPr>
            <w:tcW w:w="1292" w:type="dxa"/>
            <w:vAlign w:val="center"/>
          </w:tcPr>
          <w:p w14:paraId="41E908E0" w14:textId="069E87EE" w:rsidR="004E7E82" w:rsidRPr="00F30AE2" w:rsidRDefault="00F30AE2" w:rsidP="007B3400">
            <w:pPr>
              <w:spacing w:line="276" w:lineRule="auto"/>
              <w:jc w:val="both"/>
              <w:rPr>
                <w:rFonts w:asciiTheme="majorBidi" w:hAnsiTheme="majorBidi" w:cstheme="majorBidi"/>
                <w:color w:val="000000" w:themeColor="text1"/>
                <w:lang w:val="id-ID"/>
              </w:rPr>
            </w:pPr>
            <w:r>
              <w:rPr>
                <w:rStyle w:val="fontstyle01"/>
                <w:lang w:val="id-ID"/>
              </w:rPr>
              <w:t>16</w:t>
            </w:r>
            <w:r w:rsidR="00A3367A">
              <w:rPr>
                <w:rStyle w:val="fontstyle01"/>
                <w:lang w:val="id-ID"/>
              </w:rPr>
              <w:t xml:space="preserve">, </w:t>
            </w:r>
            <w:r>
              <w:rPr>
                <w:rStyle w:val="fontstyle01"/>
                <w:lang w:val="id-ID"/>
              </w:rPr>
              <w:t>17, 18, 19, 20</w:t>
            </w:r>
          </w:p>
        </w:tc>
        <w:tc>
          <w:tcPr>
            <w:tcW w:w="992" w:type="dxa"/>
            <w:vAlign w:val="center"/>
          </w:tcPr>
          <w:p w14:paraId="240651DE" w14:textId="539328CF" w:rsidR="004E7E82" w:rsidRPr="00785E4E" w:rsidRDefault="00132068"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22</w:t>
            </w:r>
          </w:p>
        </w:tc>
      </w:tr>
      <w:tr w:rsidR="00B642C7" w:rsidRPr="00785E4E" w14:paraId="0D27A72E" w14:textId="77777777" w:rsidTr="003E11D5">
        <w:tc>
          <w:tcPr>
            <w:tcW w:w="3638" w:type="dxa"/>
            <w:gridSpan w:val="3"/>
          </w:tcPr>
          <w:p w14:paraId="44746899" w14:textId="77777777" w:rsidR="00B642C7" w:rsidRPr="00785E4E" w:rsidRDefault="00B642C7" w:rsidP="007B3400">
            <w:pPr>
              <w:spacing w:line="276" w:lineRule="auto"/>
              <w:rPr>
                <w:rFonts w:asciiTheme="majorBidi" w:hAnsiTheme="majorBidi" w:cstheme="majorBidi"/>
                <w:color w:val="000000" w:themeColor="text1"/>
                <w:lang w:val="id-ID"/>
              </w:rPr>
            </w:pPr>
            <w:r w:rsidRPr="00785E4E">
              <w:rPr>
                <w:rFonts w:asciiTheme="majorBidi" w:hAnsiTheme="majorBidi" w:cstheme="majorBidi"/>
                <w:color w:val="000000" w:themeColor="text1"/>
                <w:lang w:val="id-ID"/>
              </w:rPr>
              <w:t>Total</w:t>
            </w:r>
            <w:r>
              <w:rPr>
                <w:rFonts w:asciiTheme="majorBidi" w:hAnsiTheme="majorBidi" w:cstheme="majorBidi"/>
                <w:color w:val="000000" w:themeColor="text1"/>
                <w:lang w:val="id-ID"/>
              </w:rPr>
              <w:t xml:space="preserve"> skor</w:t>
            </w:r>
          </w:p>
        </w:tc>
        <w:tc>
          <w:tcPr>
            <w:tcW w:w="992" w:type="dxa"/>
            <w:vAlign w:val="center"/>
          </w:tcPr>
          <w:p w14:paraId="40DD8442" w14:textId="4325D5D2" w:rsidR="00B642C7" w:rsidRPr="00785E4E" w:rsidRDefault="00132068"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94</w:t>
            </w:r>
          </w:p>
        </w:tc>
      </w:tr>
    </w:tbl>
    <w:p w14:paraId="74D49498" w14:textId="26574A44" w:rsidR="00B642C7" w:rsidRDefault="00B642C7" w:rsidP="007B3400">
      <w:pPr>
        <w:pBdr>
          <w:top w:val="nil"/>
          <w:left w:val="nil"/>
          <w:bottom w:val="nil"/>
          <w:right w:val="nil"/>
          <w:between w:val="nil"/>
        </w:pBdr>
        <w:spacing w:line="276" w:lineRule="auto"/>
        <w:ind w:firstLine="720"/>
        <w:jc w:val="both"/>
        <w:rPr>
          <w:color w:val="000000" w:themeColor="text1"/>
          <w:lang w:val="id-ID"/>
        </w:rPr>
      </w:pPr>
    </w:p>
    <w:p w14:paraId="54CBB0A7" w14:textId="7135BA7C" w:rsidR="00D1376D" w:rsidRPr="00F73F7A" w:rsidRDefault="00287A9A" w:rsidP="007B3400">
      <w:pPr>
        <w:pBdr>
          <w:top w:val="nil"/>
          <w:left w:val="nil"/>
          <w:bottom w:val="nil"/>
          <w:right w:val="nil"/>
          <w:between w:val="nil"/>
        </w:pBdr>
        <w:spacing w:line="276" w:lineRule="auto"/>
        <w:ind w:firstLine="720"/>
        <w:jc w:val="both"/>
        <w:rPr>
          <w:rFonts w:eastAsia="Times New Roman"/>
          <w:color w:val="000000" w:themeColor="text1"/>
          <w:lang w:val="id-ID"/>
        </w:rPr>
      </w:pPr>
      <w:r>
        <w:rPr>
          <w:color w:val="000000" w:themeColor="text1"/>
          <w:lang w:val="id-ID"/>
        </w:rPr>
        <w:t xml:space="preserve">Berdasarkan tabel diatas menunjukkan </w:t>
      </w:r>
      <w:r w:rsidRPr="0006437D">
        <w:rPr>
          <w:color w:val="000000" w:themeColor="text1"/>
          <w:lang w:val="id-ID"/>
        </w:rPr>
        <w:t xml:space="preserve">hasil validasi </w:t>
      </w:r>
      <w:r>
        <w:rPr>
          <w:color w:val="000000" w:themeColor="text1"/>
          <w:lang w:val="id-ID"/>
        </w:rPr>
        <w:t>media</w:t>
      </w:r>
      <w:r w:rsidRPr="0006437D">
        <w:rPr>
          <w:color w:val="000000" w:themeColor="text1"/>
          <w:lang w:val="id-ID"/>
        </w:rPr>
        <w:t xml:space="preserve"> </w:t>
      </w:r>
      <w:r>
        <w:rPr>
          <w:color w:val="000000" w:themeColor="text1"/>
          <w:lang w:val="id-ID"/>
        </w:rPr>
        <w:t>dengan</w:t>
      </w:r>
      <w:r w:rsidRPr="0006437D">
        <w:rPr>
          <w:color w:val="000000" w:themeColor="text1"/>
          <w:lang w:val="id-ID"/>
        </w:rPr>
        <w:t xml:space="preserve"> denga</w:t>
      </w:r>
      <w:r>
        <w:rPr>
          <w:color w:val="000000" w:themeColor="text1"/>
          <w:lang w:val="id-ID"/>
        </w:rPr>
        <w:t xml:space="preserve">n persentase kevalidan </w:t>
      </w:r>
      <w:r>
        <w:rPr>
          <w:color w:val="000000" w:themeColor="text1"/>
          <w:lang w:val="id-ID"/>
        </w:rPr>
        <w:lastRenderedPageBreak/>
        <w:t>sebesar 94/100</w:t>
      </w:r>
      <w:r w:rsidRPr="0006437D">
        <w:rPr>
          <w:color w:val="000000" w:themeColor="text1"/>
          <w:lang w:val="id-ID"/>
        </w:rPr>
        <w:t xml:space="preserve"> x</w:t>
      </w:r>
      <w:r>
        <w:rPr>
          <w:color w:val="000000" w:themeColor="text1"/>
          <w:lang w:val="id-ID"/>
        </w:rPr>
        <w:t xml:space="preserve"> 100% = 94% yang </w:t>
      </w:r>
      <w:r w:rsidRPr="0006437D">
        <w:rPr>
          <w:color w:val="000000" w:themeColor="text1"/>
          <w:lang w:val="id-ID"/>
        </w:rPr>
        <w:t xml:space="preserve">menunjukkan bahwa </w:t>
      </w:r>
      <w:r w:rsidR="00D1376D">
        <w:rPr>
          <w:color w:val="000000" w:themeColor="text1"/>
          <w:lang w:val="id-ID"/>
        </w:rPr>
        <w:t>media</w:t>
      </w:r>
      <w:r>
        <w:rPr>
          <w:color w:val="000000" w:themeColor="text1"/>
          <w:lang w:val="id-ID"/>
        </w:rPr>
        <w:t xml:space="preserve"> APE </w:t>
      </w:r>
      <w:r w:rsidR="00976FBB" w:rsidRPr="00976FBB">
        <w:rPr>
          <w:i/>
          <w:iCs/>
          <w:color w:val="000000" w:themeColor="text1"/>
          <w:lang w:val="id-ID"/>
        </w:rPr>
        <w:t>Little Uno</w:t>
      </w:r>
      <w:r>
        <w:rPr>
          <w:color w:val="000000" w:themeColor="text1"/>
          <w:lang w:val="id-ID"/>
        </w:rPr>
        <w:t xml:space="preserve"> dinyatakan </w:t>
      </w:r>
      <w:r w:rsidR="00D1376D">
        <w:rPr>
          <w:rFonts w:eastAsia="Times New Roman"/>
          <w:color w:val="000000" w:themeColor="text1"/>
          <w:lang w:val="id-ID"/>
        </w:rPr>
        <w:t>s</w:t>
      </w:r>
      <w:r w:rsidR="00D1376D" w:rsidRPr="00203744">
        <w:rPr>
          <w:rFonts w:eastAsia="Times New Roman"/>
          <w:color w:val="000000" w:themeColor="text1"/>
        </w:rPr>
        <w:t>angat valid dan dapat digunakan tanpa revisi</w:t>
      </w:r>
      <w:r w:rsidR="00D1376D">
        <w:rPr>
          <w:rFonts w:eastAsia="Times New Roman"/>
          <w:color w:val="000000" w:themeColor="text1"/>
          <w:lang w:val="id-ID"/>
        </w:rPr>
        <w:t>.</w:t>
      </w:r>
    </w:p>
    <w:p w14:paraId="68FFDF7A" w14:textId="04046FE4" w:rsidR="00205FF6" w:rsidRDefault="00205FF6" w:rsidP="007B3400">
      <w:pPr>
        <w:pBdr>
          <w:top w:val="nil"/>
          <w:left w:val="nil"/>
          <w:bottom w:val="nil"/>
          <w:right w:val="nil"/>
          <w:between w:val="nil"/>
        </w:pBdr>
        <w:spacing w:line="276" w:lineRule="auto"/>
        <w:rPr>
          <w:color w:val="000000" w:themeColor="text1"/>
          <w:lang w:val="id-ID"/>
        </w:rPr>
      </w:pPr>
      <w:r w:rsidRPr="00F73F7A">
        <w:rPr>
          <w:b/>
          <w:bCs/>
          <w:color w:val="000000" w:themeColor="text1"/>
          <w:lang w:val="id-ID"/>
        </w:rPr>
        <w:t>Tabel 1.4</w:t>
      </w:r>
      <w:r>
        <w:rPr>
          <w:color w:val="000000" w:themeColor="text1"/>
          <w:lang w:val="id-ID"/>
        </w:rPr>
        <w:t xml:space="preserve"> Rekapitulasi hasil val</w:t>
      </w:r>
      <w:r w:rsidR="00F73F7A">
        <w:rPr>
          <w:color w:val="000000" w:themeColor="text1"/>
          <w:lang w:val="id-ID"/>
        </w:rPr>
        <w:t xml:space="preserve">idasi </w:t>
      </w:r>
    </w:p>
    <w:tbl>
      <w:tblPr>
        <w:tblStyle w:val="TableGrid"/>
        <w:tblW w:w="0" w:type="auto"/>
        <w:tblLook w:val="04A0" w:firstRow="1" w:lastRow="0" w:firstColumn="1" w:lastColumn="0" w:noHBand="0" w:noVBand="1"/>
      </w:tblPr>
      <w:tblGrid>
        <w:gridCol w:w="1129"/>
        <w:gridCol w:w="1218"/>
        <w:gridCol w:w="2131"/>
      </w:tblGrid>
      <w:tr w:rsidR="00205FF6" w:rsidRPr="00967E14" w14:paraId="67DB81E4" w14:textId="77777777" w:rsidTr="00967E14">
        <w:tc>
          <w:tcPr>
            <w:tcW w:w="1129" w:type="dxa"/>
            <w:vAlign w:val="center"/>
          </w:tcPr>
          <w:p w14:paraId="4EB7FEE7" w14:textId="0D8FA1A4" w:rsidR="00205FF6" w:rsidRPr="00967E14" w:rsidRDefault="00F61D0D" w:rsidP="007B3400">
            <w:pPr>
              <w:spacing w:line="276" w:lineRule="auto"/>
              <w:rPr>
                <w:rFonts w:asciiTheme="majorBidi" w:hAnsiTheme="majorBidi" w:cstheme="majorBidi"/>
                <w:b/>
                <w:bCs/>
                <w:color w:val="000000" w:themeColor="text1"/>
                <w:lang w:val="id-ID"/>
              </w:rPr>
            </w:pPr>
            <w:r w:rsidRPr="00967E14">
              <w:rPr>
                <w:rFonts w:asciiTheme="majorBidi" w:hAnsiTheme="majorBidi" w:cstheme="majorBidi"/>
                <w:b/>
                <w:bCs/>
                <w:lang w:val="id-ID"/>
              </w:rPr>
              <w:t xml:space="preserve">Validasi </w:t>
            </w:r>
          </w:p>
        </w:tc>
        <w:tc>
          <w:tcPr>
            <w:tcW w:w="1134" w:type="dxa"/>
            <w:vAlign w:val="center"/>
          </w:tcPr>
          <w:p w14:paraId="03BAB5BE" w14:textId="00289099" w:rsidR="00205FF6" w:rsidRPr="00967E14" w:rsidRDefault="00F61D0D" w:rsidP="007B3400">
            <w:pPr>
              <w:spacing w:line="276" w:lineRule="auto"/>
              <w:rPr>
                <w:rFonts w:asciiTheme="majorBidi" w:hAnsiTheme="majorBidi" w:cstheme="majorBidi"/>
                <w:b/>
                <w:bCs/>
                <w:color w:val="000000" w:themeColor="text1"/>
                <w:lang w:val="id-ID"/>
              </w:rPr>
            </w:pPr>
            <w:r w:rsidRPr="00967E14">
              <w:rPr>
                <w:rFonts w:asciiTheme="majorBidi" w:hAnsiTheme="majorBidi" w:cstheme="majorBidi"/>
                <w:b/>
                <w:bCs/>
                <w:color w:val="000000" w:themeColor="text1"/>
                <w:lang w:val="id-ID"/>
              </w:rPr>
              <w:t xml:space="preserve">Presentase </w:t>
            </w:r>
          </w:p>
        </w:tc>
        <w:tc>
          <w:tcPr>
            <w:tcW w:w="2131" w:type="dxa"/>
            <w:vAlign w:val="center"/>
          </w:tcPr>
          <w:p w14:paraId="2CDAFAFD" w14:textId="1DAB44CA" w:rsidR="00205FF6" w:rsidRPr="00967E14" w:rsidRDefault="00F61D0D" w:rsidP="007B3400">
            <w:pPr>
              <w:spacing w:line="276" w:lineRule="auto"/>
              <w:rPr>
                <w:rFonts w:asciiTheme="majorBidi" w:hAnsiTheme="majorBidi" w:cstheme="majorBidi"/>
                <w:b/>
                <w:bCs/>
                <w:color w:val="000000" w:themeColor="text1"/>
                <w:lang w:val="id-ID"/>
              </w:rPr>
            </w:pPr>
            <w:r w:rsidRPr="00967E14">
              <w:rPr>
                <w:rFonts w:asciiTheme="majorBidi" w:hAnsiTheme="majorBidi" w:cstheme="majorBidi"/>
                <w:b/>
                <w:bCs/>
                <w:color w:val="000000" w:themeColor="text1"/>
                <w:lang w:val="id-ID"/>
              </w:rPr>
              <w:t xml:space="preserve">Kriteria </w:t>
            </w:r>
          </w:p>
        </w:tc>
      </w:tr>
      <w:tr w:rsidR="00EA7B84" w:rsidRPr="00967E14" w14:paraId="5C4355B2" w14:textId="77777777" w:rsidTr="000F18CE">
        <w:tc>
          <w:tcPr>
            <w:tcW w:w="1129" w:type="dxa"/>
            <w:vAlign w:val="center"/>
          </w:tcPr>
          <w:p w14:paraId="52284399" w14:textId="3A326D53" w:rsidR="00EA7B84" w:rsidRPr="00967E14" w:rsidRDefault="000F18CE" w:rsidP="007B3400">
            <w:pPr>
              <w:spacing w:line="276" w:lineRule="auto"/>
              <w:jc w:val="both"/>
              <w:rPr>
                <w:rFonts w:asciiTheme="majorBidi" w:hAnsiTheme="majorBidi" w:cstheme="majorBidi"/>
                <w:color w:val="000000" w:themeColor="text1"/>
                <w:lang w:val="id-ID"/>
              </w:rPr>
            </w:pPr>
            <w:r w:rsidRPr="00967E14">
              <w:rPr>
                <w:rFonts w:asciiTheme="majorBidi" w:hAnsiTheme="majorBidi" w:cstheme="majorBidi"/>
                <w:color w:val="000000" w:themeColor="text1"/>
                <w:lang w:val="id-ID"/>
              </w:rPr>
              <w:t>Validasi materi pertama</w:t>
            </w:r>
          </w:p>
        </w:tc>
        <w:tc>
          <w:tcPr>
            <w:tcW w:w="1134" w:type="dxa"/>
            <w:vAlign w:val="center"/>
          </w:tcPr>
          <w:p w14:paraId="6DB6229D" w14:textId="64119E4C" w:rsidR="00EA7B84" w:rsidRPr="00967E14" w:rsidRDefault="00EA7B84" w:rsidP="007B3400">
            <w:pPr>
              <w:spacing w:line="276" w:lineRule="auto"/>
              <w:rPr>
                <w:rFonts w:asciiTheme="majorBidi" w:hAnsiTheme="majorBidi" w:cstheme="majorBidi"/>
                <w:color w:val="000000" w:themeColor="text1"/>
                <w:lang w:val="id-ID"/>
              </w:rPr>
            </w:pPr>
            <w:r w:rsidRPr="00967E14">
              <w:rPr>
                <w:rFonts w:asciiTheme="majorBidi" w:hAnsiTheme="majorBidi" w:cstheme="majorBidi"/>
                <w:color w:val="000000" w:themeColor="text1"/>
                <w:lang w:val="id-ID"/>
              </w:rPr>
              <w:t>79%</w:t>
            </w:r>
          </w:p>
        </w:tc>
        <w:tc>
          <w:tcPr>
            <w:tcW w:w="2131" w:type="dxa"/>
          </w:tcPr>
          <w:p w14:paraId="7F5ADFA9" w14:textId="6147B03D" w:rsidR="00EA7B84" w:rsidRPr="00967E14" w:rsidRDefault="00EA7B84" w:rsidP="007B3400">
            <w:pPr>
              <w:spacing w:line="276" w:lineRule="auto"/>
              <w:jc w:val="both"/>
              <w:rPr>
                <w:rFonts w:asciiTheme="majorBidi" w:hAnsiTheme="majorBidi" w:cstheme="majorBidi"/>
                <w:color w:val="000000" w:themeColor="text1"/>
                <w:lang w:val="id-ID"/>
              </w:rPr>
            </w:pPr>
            <w:r w:rsidRPr="00967E14">
              <w:rPr>
                <w:rFonts w:asciiTheme="majorBidi" w:eastAsia="Times New Roman" w:hAnsiTheme="majorBidi" w:cstheme="majorBidi"/>
                <w:color w:val="000000" w:themeColor="text1"/>
              </w:rPr>
              <w:t xml:space="preserve">Valid dan dapat digunakan perlu revisi kecil </w:t>
            </w:r>
          </w:p>
        </w:tc>
      </w:tr>
      <w:tr w:rsidR="00EA7B84" w:rsidRPr="00967E14" w14:paraId="12221104" w14:textId="77777777" w:rsidTr="000F18CE">
        <w:tc>
          <w:tcPr>
            <w:tcW w:w="1129" w:type="dxa"/>
            <w:vAlign w:val="center"/>
          </w:tcPr>
          <w:p w14:paraId="6B7F692F" w14:textId="704F3E37" w:rsidR="00EA7B84" w:rsidRPr="00967E14" w:rsidRDefault="000F18CE" w:rsidP="007B3400">
            <w:pPr>
              <w:spacing w:line="276" w:lineRule="auto"/>
              <w:jc w:val="both"/>
              <w:rPr>
                <w:rFonts w:asciiTheme="majorBidi" w:hAnsiTheme="majorBidi" w:cstheme="majorBidi"/>
                <w:color w:val="000000" w:themeColor="text1"/>
                <w:lang w:val="id-ID"/>
              </w:rPr>
            </w:pPr>
            <w:r w:rsidRPr="00967E14">
              <w:rPr>
                <w:rFonts w:asciiTheme="majorBidi" w:hAnsiTheme="majorBidi" w:cstheme="majorBidi"/>
                <w:color w:val="000000" w:themeColor="text1"/>
                <w:lang w:val="id-ID"/>
              </w:rPr>
              <w:t xml:space="preserve">Validasi materi </w:t>
            </w:r>
            <w:r w:rsidR="00EA7B84" w:rsidRPr="00967E14">
              <w:rPr>
                <w:rFonts w:asciiTheme="majorBidi" w:hAnsiTheme="majorBidi" w:cstheme="majorBidi"/>
                <w:color w:val="000000" w:themeColor="text1"/>
                <w:lang w:val="id-ID"/>
              </w:rPr>
              <w:t>kedua</w:t>
            </w:r>
          </w:p>
        </w:tc>
        <w:tc>
          <w:tcPr>
            <w:tcW w:w="1134" w:type="dxa"/>
            <w:vAlign w:val="center"/>
          </w:tcPr>
          <w:p w14:paraId="11F31C0D" w14:textId="14348EA5" w:rsidR="00EA7B84" w:rsidRPr="00967E14" w:rsidRDefault="002468E3" w:rsidP="007B3400">
            <w:pPr>
              <w:spacing w:line="276" w:lineRule="auto"/>
              <w:rPr>
                <w:rFonts w:asciiTheme="majorBidi" w:hAnsiTheme="majorBidi" w:cstheme="majorBidi"/>
                <w:color w:val="000000" w:themeColor="text1"/>
                <w:lang w:val="id-ID"/>
              </w:rPr>
            </w:pPr>
            <w:r>
              <w:rPr>
                <w:rFonts w:asciiTheme="majorBidi" w:hAnsiTheme="majorBidi" w:cstheme="majorBidi"/>
                <w:color w:val="000000" w:themeColor="text1"/>
                <w:lang w:val="id-ID"/>
              </w:rPr>
              <w:t>99</w:t>
            </w:r>
            <w:r w:rsidR="00EA7B84" w:rsidRPr="00967E14">
              <w:rPr>
                <w:rFonts w:asciiTheme="majorBidi" w:hAnsiTheme="majorBidi" w:cstheme="majorBidi"/>
                <w:color w:val="000000" w:themeColor="text1"/>
                <w:lang w:val="id-ID"/>
              </w:rPr>
              <w:t>%</w:t>
            </w:r>
          </w:p>
        </w:tc>
        <w:tc>
          <w:tcPr>
            <w:tcW w:w="2131" w:type="dxa"/>
          </w:tcPr>
          <w:p w14:paraId="3687C875" w14:textId="5832F6EA" w:rsidR="00EA7B84" w:rsidRPr="00967E14" w:rsidRDefault="00EA7B84" w:rsidP="007B3400">
            <w:pPr>
              <w:spacing w:line="276" w:lineRule="auto"/>
              <w:jc w:val="both"/>
              <w:rPr>
                <w:rFonts w:asciiTheme="majorBidi" w:hAnsiTheme="majorBidi" w:cstheme="majorBidi"/>
                <w:color w:val="000000" w:themeColor="text1"/>
                <w:lang w:val="id-ID"/>
              </w:rPr>
            </w:pPr>
            <w:r w:rsidRPr="00967E14">
              <w:rPr>
                <w:rFonts w:asciiTheme="majorBidi" w:eastAsia="Times New Roman" w:hAnsiTheme="majorBidi" w:cstheme="majorBidi"/>
                <w:color w:val="000000" w:themeColor="text1"/>
              </w:rPr>
              <w:t>Sangat valid dan dapat digunakan tanpa revisi</w:t>
            </w:r>
          </w:p>
        </w:tc>
      </w:tr>
      <w:tr w:rsidR="00205FF6" w:rsidRPr="00967E14" w14:paraId="31D84B05" w14:textId="77777777" w:rsidTr="000F18CE">
        <w:tc>
          <w:tcPr>
            <w:tcW w:w="1129" w:type="dxa"/>
            <w:vAlign w:val="center"/>
          </w:tcPr>
          <w:p w14:paraId="7A54743C" w14:textId="06DB14D5" w:rsidR="00205FF6" w:rsidRPr="00967E14" w:rsidRDefault="000F18CE" w:rsidP="007B3400">
            <w:pPr>
              <w:spacing w:line="276" w:lineRule="auto"/>
              <w:jc w:val="both"/>
              <w:rPr>
                <w:rFonts w:asciiTheme="majorBidi" w:hAnsiTheme="majorBidi" w:cstheme="majorBidi"/>
                <w:color w:val="000000" w:themeColor="text1"/>
                <w:lang w:val="id-ID"/>
              </w:rPr>
            </w:pPr>
            <w:r w:rsidRPr="00967E14">
              <w:rPr>
                <w:rFonts w:asciiTheme="majorBidi" w:hAnsiTheme="majorBidi" w:cstheme="majorBidi"/>
                <w:color w:val="000000" w:themeColor="text1"/>
                <w:lang w:val="id-ID"/>
              </w:rPr>
              <w:t>Validasi media</w:t>
            </w:r>
          </w:p>
        </w:tc>
        <w:tc>
          <w:tcPr>
            <w:tcW w:w="1134" w:type="dxa"/>
            <w:vAlign w:val="center"/>
          </w:tcPr>
          <w:p w14:paraId="14FC115E" w14:textId="4E792D61" w:rsidR="00205FF6" w:rsidRPr="00967E14" w:rsidRDefault="00EA7B84" w:rsidP="007B3400">
            <w:pPr>
              <w:spacing w:line="276" w:lineRule="auto"/>
              <w:rPr>
                <w:rFonts w:asciiTheme="majorBidi" w:hAnsiTheme="majorBidi" w:cstheme="majorBidi"/>
                <w:color w:val="000000" w:themeColor="text1"/>
                <w:lang w:val="id-ID"/>
              </w:rPr>
            </w:pPr>
            <w:r w:rsidRPr="00967E14">
              <w:rPr>
                <w:rFonts w:asciiTheme="majorBidi" w:hAnsiTheme="majorBidi" w:cstheme="majorBidi"/>
                <w:color w:val="000000" w:themeColor="text1"/>
                <w:lang w:val="id-ID"/>
              </w:rPr>
              <w:t>94%</w:t>
            </w:r>
          </w:p>
        </w:tc>
        <w:tc>
          <w:tcPr>
            <w:tcW w:w="2131" w:type="dxa"/>
          </w:tcPr>
          <w:p w14:paraId="25330876" w14:textId="4A2A8CAD" w:rsidR="00205FF6" w:rsidRPr="00967E14" w:rsidRDefault="00EA7B84" w:rsidP="007B3400">
            <w:pPr>
              <w:spacing w:line="276" w:lineRule="auto"/>
              <w:jc w:val="both"/>
              <w:rPr>
                <w:rFonts w:asciiTheme="majorBidi" w:hAnsiTheme="majorBidi" w:cstheme="majorBidi"/>
                <w:color w:val="000000" w:themeColor="text1"/>
                <w:lang w:val="id-ID"/>
              </w:rPr>
            </w:pPr>
            <w:r w:rsidRPr="00967E14">
              <w:rPr>
                <w:rFonts w:asciiTheme="majorBidi" w:eastAsia="Times New Roman" w:hAnsiTheme="majorBidi" w:cstheme="majorBidi"/>
                <w:color w:val="000000" w:themeColor="text1"/>
              </w:rPr>
              <w:t>Sangat valid dan dapat digunakan tanpa revisi</w:t>
            </w:r>
          </w:p>
        </w:tc>
      </w:tr>
    </w:tbl>
    <w:p w14:paraId="55387DD5" w14:textId="77777777" w:rsidR="00AF402A" w:rsidRDefault="00AF402A" w:rsidP="007B3400">
      <w:pPr>
        <w:pBdr>
          <w:top w:val="nil"/>
          <w:left w:val="nil"/>
          <w:bottom w:val="nil"/>
          <w:right w:val="nil"/>
          <w:between w:val="nil"/>
        </w:pBdr>
        <w:spacing w:line="276" w:lineRule="auto"/>
        <w:ind w:firstLine="720"/>
        <w:jc w:val="both"/>
        <w:rPr>
          <w:color w:val="000000" w:themeColor="text1"/>
          <w:lang w:val="id-ID"/>
        </w:rPr>
      </w:pPr>
    </w:p>
    <w:p w14:paraId="7F43B54E" w14:textId="21218874" w:rsidR="00D159C6" w:rsidRDefault="00EE22EB" w:rsidP="007B3400">
      <w:pPr>
        <w:pBdr>
          <w:top w:val="nil"/>
          <w:left w:val="nil"/>
          <w:bottom w:val="nil"/>
          <w:right w:val="nil"/>
          <w:between w:val="nil"/>
        </w:pBdr>
        <w:spacing w:line="276" w:lineRule="auto"/>
        <w:ind w:firstLine="720"/>
        <w:jc w:val="both"/>
        <w:rPr>
          <w:color w:val="000000" w:themeColor="text1"/>
          <w:lang w:val="id-ID"/>
        </w:rPr>
      </w:pPr>
      <w:r w:rsidRPr="00EE22EB">
        <w:rPr>
          <w:color w:val="000000" w:themeColor="text1"/>
          <w:lang w:val="id-ID"/>
        </w:rPr>
        <w:t xml:space="preserve">Dari hasil </w:t>
      </w:r>
      <w:r w:rsidR="00967E14">
        <w:rPr>
          <w:color w:val="000000" w:themeColor="text1"/>
          <w:lang w:val="id-ID"/>
        </w:rPr>
        <w:t xml:space="preserve">hasil rekapitulasi </w:t>
      </w:r>
      <w:r w:rsidRPr="00EE22EB">
        <w:rPr>
          <w:color w:val="000000" w:themeColor="text1"/>
          <w:lang w:val="id-ID"/>
        </w:rPr>
        <w:t>tersebut, dapat di</w:t>
      </w:r>
      <w:r w:rsidR="00B63179">
        <w:rPr>
          <w:color w:val="000000" w:themeColor="text1"/>
          <w:lang w:val="id-ID"/>
        </w:rPr>
        <w:t xml:space="preserve">ketahui bahwa ada peningkatan dari validasi materi yang pertama dan yang kedua dengan presentase </w:t>
      </w:r>
      <w:r w:rsidR="004B07ED">
        <w:rPr>
          <w:color w:val="000000" w:themeColor="text1"/>
          <w:lang w:val="id-ID"/>
        </w:rPr>
        <w:t xml:space="preserve">99% </w:t>
      </w:r>
      <w:r w:rsidR="00D159C6">
        <w:rPr>
          <w:color w:val="000000" w:themeColor="text1"/>
          <w:lang w:val="id-ID"/>
        </w:rPr>
        <w:t xml:space="preserve">dan validasi media sebeesar 94% </w:t>
      </w:r>
      <w:r w:rsidR="00B63179">
        <w:rPr>
          <w:color w:val="000000" w:themeColor="text1"/>
          <w:lang w:val="id-ID"/>
        </w:rPr>
        <w:t xml:space="preserve"> sehingga APE </w:t>
      </w:r>
      <w:r w:rsidR="00976FBB" w:rsidRPr="00976FBB">
        <w:rPr>
          <w:i/>
          <w:iCs/>
          <w:color w:val="000000" w:themeColor="text1"/>
          <w:lang w:val="id-ID"/>
        </w:rPr>
        <w:t>Little Uno</w:t>
      </w:r>
      <w:r w:rsidR="00B63179">
        <w:rPr>
          <w:color w:val="000000" w:themeColor="text1"/>
          <w:lang w:val="id-ID"/>
        </w:rPr>
        <w:t xml:space="preserve"> dinyatakan </w:t>
      </w:r>
      <w:r w:rsidR="00B63179" w:rsidRPr="00967E14">
        <w:rPr>
          <w:rFonts w:asciiTheme="majorBidi" w:eastAsia="Times New Roman" w:hAnsiTheme="majorBidi" w:cstheme="majorBidi"/>
          <w:color w:val="000000" w:themeColor="text1"/>
        </w:rPr>
        <w:t>Sangat valid dan dapat digunakan tanpa revisi</w:t>
      </w:r>
      <w:r w:rsidR="00D159C6">
        <w:rPr>
          <w:color w:val="000000" w:themeColor="text1"/>
          <w:lang w:val="id-ID"/>
        </w:rPr>
        <w:t xml:space="preserve"> </w:t>
      </w:r>
      <w:r w:rsidRPr="00EE22EB">
        <w:rPr>
          <w:color w:val="000000" w:themeColor="text1"/>
          <w:lang w:val="id-ID"/>
        </w:rPr>
        <w:t xml:space="preserve">untuk digunakan </w:t>
      </w:r>
      <w:r w:rsidR="00D159C6">
        <w:rPr>
          <w:color w:val="000000" w:themeColor="text1"/>
          <w:lang w:val="id-ID"/>
        </w:rPr>
        <w:t>pada anak usia 5-6 tahun. B</w:t>
      </w:r>
      <w:r w:rsidRPr="00EE22EB">
        <w:rPr>
          <w:color w:val="000000" w:themeColor="text1"/>
          <w:lang w:val="id-ID"/>
        </w:rPr>
        <w:t xml:space="preserve">erikut ini </w:t>
      </w:r>
      <w:r w:rsidR="00D159C6">
        <w:rPr>
          <w:color w:val="000000" w:themeColor="text1"/>
          <w:lang w:val="id-ID"/>
        </w:rPr>
        <w:t xml:space="preserve">dokumentasi </w:t>
      </w:r>
      <w:r w:rsidRPr="00EE22EB">
        <w:rPr>
          <w:color w:val="000000" w:themeColor="text1"/>
          <w:lang w:val="id-ID"/>
        </w:rPr>
        <w:t xml:space="preserve">hasil </w:t>
      </w:r>
      <w:r w:rsidR="00D159C6">
        <w:rPr>
          <w:color w:val="000000" w:themeColor="text1"/>
          <w:lang w:val="id-ID"/>
        </w:rPr>
        <w:t xml:space="preserve">jadi </w:t>
      </w:r>
      <w:r w:rsidRPr="00EE22EB">
        <w:rPr>
          <w:color w:val="000000" w:themeColor="text1"/>
          <w:lang w:val="id-ID"/>
        </w:rPr>
        <w:t xml:space="preserve">Alat Permainan Edukatif </w:t>
      </w:r>
      <w:r w:rsidR="00976FBB" w:rsidRPr="00976FBB">
        <w:rPr>
          <w:i/>
          <w:iCs/>
          <w:color w:val="000000" w:themeColor="text1"/>
          <w:lang w:val="id-ID"/>
        </w:rPr>
        <w:t>Little Uno</w:t>
      </w:r>
      <w:r w:rsidRPr="00EE22EB">
        <w:rPr>
          <w:color w:val="000000" w:themeColor="text1"/>
          <w:lang w:val="id-ID"/>
        </w:rPr>
        <w:t xml:space="preserve"> yang siap untuk diimplementasikan pada anak usia 5-6 tahun :</w:t>
      </w:r>
    </w:p>
    <w:p w14:paraId="24FFD037" w14:textId="6ED2E452" w:rsidR="00D8527F" w:rsidRDefault="00694AFA" w:rsidP="007B3400">
      <w:pPr>
        <w:pBdr>
          <w:top w:val="nil"/>
          <w:left w:val="nil"/>
          <w:bottom w:val="nil"/>
          <w:right w:val="nil"/>
          <w:between w:val="nil"/>
        </w:pBdr>
        <w:spacing w:line="276" w:lineRule="auto"/>
        <w:ind w:firstLine="720"/>
        <w:rPr>
          <w:color w:val="000000" w:themeColor="text1"/>
          <w:lang w:val="id-ID"/>
        </w:rPr>
      </w:pPr>
      <w:r>
        <w:rPr>
          <w:noProof/>
          <w:color w:val="000000" w:themeColor="text1"/>
          <w:lang w:val="id-ID" w:eastAsia="id-ID"/>
        </w:rPr>
        <w:drawing>
          <wp:anchor distT="0" distB="0" distL="114300" distR="114300" simplePos="0" relativeHeight="251665408" behindDoc="0" locked="0" layoutInCell="1" allowOverlap="1" wp14:anchorId="526CF3CE" wp14:editId="6C05723E">
            <wp:simplePos x="0" y="0"/>
            <wp:positionH relativeFrom="column">
              <wp:posOffset>983978</wp:posOffset>
            </wp:positionH>
            <wp:positionV relativeFrom="paragraph">
              <wp:posOffset>14605</wp:posOffset>
            </wp:positionV>
            <wp:extent cx="981075" cy="158508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81075" cy="1585084"/>
                    </a:xfrm>
                    <a:prstGeom prst="rect">
                      <a:avLst/>
                    </a:prstGeom>
                  </pic:spPr>
                </pic:pic>
              </a:graphicData>
            </a:graphic>
            <wp14:sizeRelH relativeFrom="margin">
              <wp14:pctWidth>0</wp14:pctWidth>
            </wp14:sizeRelH>
            <wp14:sizeRelV relativeFrom="margin">
              <wp14:pctHeight>0</wp14:pctHeight>
            </wp14:sizeRelV>
          </wp:anchor>
        </w:drawing>
      </w:r>
    </w:p>
    <w:p w14:paraId="5C1B2960" w14:textId="295DEE37" w:rsidR="00D8527F" w:rsidRDefault="00D8527F" w:rsidP="007B3400">
      <w:pPr>
        <w:pBdr>
          <w:top w:val="nil"/>
          <w:left w:val="nil"/>
          <w:bottom w:val="nil"/>
          <w:right w:val="nil"/>
          <w:between w:val="nil"/>
        </w:pBdr>
        <w:spacing w:line="276" w:lineRule="auto"/>
        <w:ind w:firstLine="720"/>
        <w:rPr>
          <w:color w:val="000000" w:themeColor="text1"/>
          <w:lang w:val="id-ID"/>
        </w:rPr>
      </w:pPr>
    </w:p>
    <w:p w14:paraId="0F95AD3F" w14:textId="22548F9E" w:rsidR="00D8527F" w:rsidRDefault="00D8527F" w:rsidP="007B3400">
      <w:pPr>
        <w:pBdr>
          <w:top w:val="nil"/>
          <w:left w:val="nil"/>
          <w:bottom w:val="nil"/>
          <w:right w:val="nil"/>
          <w:between w:val="nil"/>
        </w:pBdr>
        <w:spacing w:line="276" w:lineRule="auto"/>
        <w:ind w:firstLine="720"/>
        <w:rPr>
          <w:color w:val="000000" w:themeColor="text1"/>
          <w:lang w:val="id-ID"/>
        </w:rPr>
      </w:pPr>
    </w:p>
    <w:p w14:paraId="70491B04" w14:textId="33BB0BF4" w:rsidR="009E1BE2" w:rsidRDefault="009E1BE2" w:rsidP="007B3400">
      <w:pPr>
        <w:pBdr>
          <w:top w:val="nil"/>
          <w:left w:val="nil"/>
          <w:bottom w:val="nil"/>
          <w:right w:val="nil"/>
          <w:between w:val="nil"/>
        </w:pBdr>
        <w:spacing w:line="276" w:lineRule="auto"/>
        <w:ind w:firstLine="720"/>
        <w:rPr>
          <w:color w:val="000000" w:themeColor="text1"/>
          <w:lang w:val="id-ID"/>
        </w:rPr>
      </w:pPr>
    </w:p>
    <w:p w14:paraId="568DB278" w14:textId="339811F6" w:rsidR="009E1BE2" w:rsidRDefault="009E1BE2" w:rsidP="007B3400">
      <w:pPr>
        <w:pBdr>
          <w:top w:val="nil"/>
          <w:left w:val="nil"/>
          <w:bottom w:val="nil"/>
          <w:right w:val="nil"/>
          <w:between w:val="nil"/>
        </w:pBdr>
        <w:spacing w:line="276" w:lineRule="auto"/>
        <w:ind w:firstLine="720"/>
        <w:rPr>
          <w:color w:val="000000" w:themeColor="text1"/>
          <w:lang w:val="id-ID"/>
        </w:rPr>
      </w:pPr>
    </w:p>
    <w:p w14:paraId="1231255A" w14:textId="0FAAEE52" w:rsidR="00D8527F" w:rsidRDefault="00D8527F" w:rsidP="007B3400">
      <w:pPr>
        <w:pBdr>
          <w:top w:val="nil"/>
          <w:left w:val="nil"/>
          <w:bottom w:val="nil"/>
          <w:right w:val="nil"/>
          <w:between w:val="nil"/>
        </w:pBdr>
        <w:spacing w:line="276" w:lineRule="auto"/>
        <w:ind w:firstLine="720"/>
        <w:rPr>
          <w:color w:val="000000" w:themeColor="text1"/>
          <w:lang w:val="id-ID"/>
        </w:rPr>
      </w:pPr>
    </w:p>
    <w:p w14:paraId="1399EE3B" w14:textId="4AEC9B00" w:rsidR="00694AFA" w:rsidRDefault="00694AFA" w:rsidP="007B3400">
      <w:pPr>
        <w:pBdr>
          <w:top w:val="nil"/>
          <w:left w:val="nil"/>
          <w:bottom w:val="nil"/>
          <w:right w:val="nil"/>
          <w:between w:val="nil"/>
        </w:pBdr>
        <w:spacing w:line="276" w:lineRule="auto"/>
        <w:ind w:firstLine="720"/>
        <w:rPr>
          <w:color w:val="000000" w:themeColor="text1"/>
          <w:lang w:val="id-ID"/>
        </w:rPr>
      </w:pPr>
    </w:p>
    <w:p w14:paraId="5A056643" w14:textId="6C7F0E85" w:rsidR="00694AFA" w:rsidRDefault="00694AFA" w:rsidP="007B3400">
      <w:pPr>
        <w:pBdr>
          <w:top w:val="nil"/>
          <w:left w:val="nil"/>
          <w:bottom w:val="nil"/>
          <w:right w:val="nil"/>
          <w:between w:val="nil"/>
        </w:pBdr>
        <w:spacing w:line="276" w:lineRule="auto"/>
        <w:ind w:firstLine="720"/>
        <w:rPr>
          <w:color w:val="000000" w:themeColor="text1"/>
          <w:lang w:val="id-ID"/>
        </w:rPr>
      </w:pPr>
    </w:p>
    <w:p w14:paraId="49F22B51" w14:textId="4FFE5C8B" w:rsidR="00694AFA" w:rsidRDefault="00694AFA" w:rsidP="007B3400">
      <w:pPr>
        <w:pBdr>
          <w:top w:val="nil"/>
          <w:left w:val="nil"/>
          <w:bottom w:val="nil"/>
          <w:right w:val="nil"/>
          <w:between w:val="nil"/>
        </w:pBdr>
        <w:spacing w:line="276" w:lineRule="auto"/>
        <w:ind w:firstLine="720"/>
        <w:rPr>
          <w:color w:val="000000" w:themeColor="text1"/>
          <w:lang w:val="id-ID"/>
        </w:rPr>
      </w:pPr>
    </w:p>
    <w:p w14:paraId="54957444" w14:textId="4FF55FB4" w:rsidR="00EE22EB" w:rsidRPr="00D159C6" w:rsidRDefault="00EE22EB" w:rsidP="007B3400">
      <w:pPr>
        <w:pBdr>
          <w:top w:val="nil"/>
          <w:left w:val="nil"/>
          <w:bottom w:val="nil"/>
          <w:right w:val="nil"/>
          <w:between w:val="nil"/>
        </w:pBdr>
        <w:spacing w:line="276" w:lineRule="auto"/>
        <w:ind w:firstLine="720"/>
        <w:rPr>
          <w:color w:val="000000" w:themeColor="text1"/>
          <w:lang w:val="id-ID"/>
        </w:rPr>
      </w:pPr>
    </w:p>
    <w:p w14:paraId="20C11B6F" w14:textId="2A13FAC0" w:rsidR="00D8527F" w:rsidRDefault="009D04E8" w:rsidP="007B3400">
      <w:pPr>
        <w:pBdr>
          <w:top w:val="nil"/>
          <w:left w:val="nil"/>
          <w:bottom w:val="nil"/>
          <w:right w:val="nil"/>
          <w:between w:val="nil"/>
        </w:pBdr>
        <w:spacing w:line="276" w:lineRule="auto"/>
        <w:rPr>
          <w:color w:val="000000" w:themeColor="text1"/>
          <w:lang w:val="id-ID"/>
        </w:rPr>
      </w:pPr>
      <w:r w:rsidRPr="009D04E8">
        <w:rPr>
          <w:b/>
          <w:bCs/>
          <w:color w:val="000000" w:themeColor="text1"/>
          <w:lang w:val="id-ID"/>
        </w:rPr>
        <w:t>Gambar 1.</w:t>
      </w:r>
      <w:r w:rsidR="001D3852">
        <w:rPr>
          <w:b/>
          <w:bCs/>
          <w:color w:val="000000" w:themeColor="text1"/>
          <w:lang w:val="id-ID"/>
        </w:rPr>
        <w:t xml:space="preserve">6 </w:t>
      </w:r>
      <w:r w:rsidR="001D3852" w:rsidRPr="001D3852">
        <w:rPr>
          <w:color w:val="000000" w:themeColor="text1"/>
          <w:lang w:val="id-ID"/>
        </w:rPr>
        <w:t>Balok dan dadu</w:t>
      </w:r>
      <w:r>
        <w:rPr>
          <w:color w:val="000000" w:themeColor="text1"/>
          <w:lang w:val="id-ID"/>
        </w:rPr>
        <w:t xml:space="preserve"> APE </w:t>
      </w:r>
      <w:r w:rsidR="00976FBB" w:rsidRPr="00976FBB">
        <w:rPr>
          <w:i/>
          <w:iCs/>
          <w:color w:val="000000" w:themeColor="text1"/>
          <w:lang w:val="id-ID"/>
        </w:rPr>
        <w:t>Little Uno</w:t>
      </w:r>
    </w:p>
    <w:p w14:paraId="07FC5639" w14:textId="25A58590" w:rsidR="00694AFA" w:rsidRDefault="007F729E" w:rsidP="007B3400">
      <w:pPr>
        <w:pBdr>
          <w:top w:val="nil"/>
          <w:left w:val="nil"/>
          <w:bottom w:val="nil"/>
          <w:right w:val="nil"/>
          <w:between w:val="nil"/>
        </w:pBdr>
        <w:spacing w:line="276" w:lineRule="auto"/>
        <w:ind w:firstLine="720"/>
        <w:jc w:val="both"/>
        <w:rPr>
          <w:color w:val="000000" w:themeColor="text1"/>
          <w:lang w:val="id-ID"/>
        </w:rPr>
      </w:pPr>
      <w:r>
        <w:rPr>
          <w:noProof/>
          <w:color w:val="000000" w:themeColor="text1"/>
          <w:lang w:val="id-ID" w:eastAsia="id-ID"/>
        </w:rPr>
        <mc:AlternateContent>
          <mc:Choice Requires="wpg">
            <w:drawing>
              <wp:anchor distT="0" distB="0" distL="114300" distR="114300" simplePos="0" relativeHeight="251672576" behindDoc="0" locked="0" layoutInCell="1" allowOverlap="1" wp14:anchorId="374644AF" wp14:editId="396E7F20">
                <wp:simplePos x="0" y="0"/>
                <wp:positionH relativeFrom="column">
                  <wp:posOffset>140879</wp:posOffset>
                </wp:positionH>
                <wp:positionV relativeFrom="paragraph">
                  <wp:posOffset>85725</wp:posOffset>
                </wp:positionV>
                <wp:extent cx="2816772" cy="1072055"/>
                <wp:effectExtent l="0" t="0" r="3175" b="0"/>
                <wp:wrapNone/>
                <wp:docPr id="19" name="Group 19"/>
                <wp:cNvGraphicFramePr/>
                <a:graphic xmlns:a="http://schemas.openxmlformats.org/drawingml/2006/main">
                  <a:graphicData uri="http://schemas.microsoft.com/office/word/2010/wordprocessingGroup">
                    <wpg:wgp>
                      <wpg:cNvGrpSpPr/>
                      <wpg:grpSpPr>
                        <a:xfrm>
                          <a:off x="0" y="0"/>
                          <a:ext cx="2816772" cy="1072055"/>
                          <a:chOff x="1" y="0"/>
                          <a:chExt cx="2824177" cy="913466"/>
                        </a:xfrm>
                      </wpg:grpSpPr>
                      <pic:pic xmlns:pic="http://schemas.openxmlformats.org/drawingml/2006/picture">
                        <pic:nvPicPr>
                          <pic:cNvPr id="18" name="Picture 1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 y="0"/>
                            <a:ext cx="1305231" cy="913466"/>
                          </a:xfrm>
                          <a:prstGeom prst="rect">
                            <a:avLst/>
                          </a:prstGeom>
                        </pic:spPr>
                      </pic:pic>
                      <pic:pic xmlns:pic="http://schemas.openxmlformats.org/drawingml/2006/picture">
                        <pic:nvPicPr>
                          <pic:cNvPr id="9" name="Picture 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304953" y="0"/>
                            <a:ext cx="1519225" cy="913216"/>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474C19C" id="Group 19" o:spid="_x0000_s1026" style="position:absolute;margin-left:11.1pt;margin-top:6.75pt;width:221.8pt;height:84.4pt;z-index:251672576;mso-width-relative:margin;mso-height-relative:margin" coordorigin="" coordsize="28241,91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">
                <v:shape id="Picture 18" o:spid="_x0000_s1027" type="#_x0000_t75" style="position:absolute;width:13052;height:9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">
                  <v:imagedata r:id="rId29" o:title=""/>
                  <v:path arrowok="t"/>
                </v:shape>
                <v:shape id="Picture 9" o:spid="_x0000_s1028" type="#_x0000_t75" style="position:absolute;left:13049;width:15192;height:9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">
                  <v:imagedata r:id="rId30" o:title=""/>
                  <v:path arrowok="t"/>
                </v:shape>
              </v:group>
            </w:pict>
          </mc:Fallback>
        </mc:AlternateContent>
      </w:r>
    </w:p>
    <w:p w14:paraId="26828E7E" w14:textId="1288D023" w:rsidR="00694AFA" w:rsidRDefault="00694AFA" w:rsidP="007B3400">
      <w:pPr>
        <w:pBdr>
          <w:top w:val="nil"/>
          <w:left w:val="nil"/>
          <w:bottom w:val="nil"/>
          <w:right w:val="nil"/>
          <w:between w:val="nil"/>
        </w:pBdr>
        <w:spacing w:line="276" w:lineRule="auto"/>
        <w:ind w:firstLine="720"/>
        <w:jc w:val="both"/>
        <w:rPr>
          <w:color w:val="000000" w:themeColor="text1"/>
          <w:lang w:val="id-ID"/>
        </w:rPr>
      </w:pPr>
    </w:p>
    <w:p w14:paraId="40FF009E" w14:textId="1DBF4CE3" w:rsidR="00694AFA" w:rsidRDefault="00694AFA" w:rsidP="007B3400">
      <w:pPr>
        <w:pBdr>
          <w:top w:val="nil"/>
          <w:left w:val="nil"/>
          <w:bottom w:val="nil"/>
          <w:right w:val="nil"/>
          <w:between w:val="nil"/>
        </w:pBdr>
        <w:spacing w:line="276" w:lineRule="auto"/>
        <w:ind w:firstLine="720"/>
        <w:jc w:val="both"/>
        <w:rPr>
          <w:color w:val="000000" w:themeColor="text1"/>
          <w:lang w:val="id-ID"/>
        </w:rPr>
      </w:pPr>
    </w:p>
    <w:p w14:paraId="22E60BF7" w14:textId="4CB620A3" w:rsidR="00694AFA" w:rsidRDefault="00694AFA" w:rsidP="007B3400">
      <w:pPr>
        <w:pBdr>
          <w:top w:val="nil"/>
          <w:left w:val="nil"/>
          <w:bottom w:val="nil"/>
          <w:right w:val="nil"/>
          <w:between w:val="nil"/>
        </w:pBdr>
        <w:spacing w:line="276" w:lineRule="auto"/>
        <w:ind w:firstLine="720"/>
        <w:jc w:val="both"/>
        <w:rPr>
          <w:color w:val="000000" w:themeColor="text1"/>
          <w:lang w:val="id-ID"/>
        </w:rPr>
      </w:pPr>
    </w:p>
    <w:p w14:paraId="73FACFB9" w14:textId="4D1A1592" w:rsidR="00694AFA" w:rsidRDefault="00694AFA" w:rsidP="007B3400">
      <w:pPr>
        <w:pBdr>
          <w:top w:val="nil"/>
          <w:left w:val="nil"/>
          <w:bottom w:val="nil"/>
          <w:right w:val="nil"/>
          <w:between w:val="nil"/>
        </w:pBdr>
        <w:spacing w:line="276" w:lineRule="auto"/>
        <w:ind w:firstLine="720"/>
        <w:jc w:val="both"/>
        <w:rPr>
          <w:color w:val="000000" w:themeColor="text1"/>
          <w:lang w:val="id-ID"/>
        </w:rPr>
      </w:pPr>
    </w:p>
    <w:p w14:paraId="0501C6B1" w14:textId="77777777" w:rsidR="00694AFA" w:rsidRDefault="00694AFA" w:rsidP="007B3400">
      <w:pPr>
        <w:pBdr>
          <w:top w:val="nil"/>
          <w:left w:val="nil"/>
          <w:bottom w:val="nil"/>
          <w:right w:val="nil"/>
          <w:between w:val="nil"/>
        </w:pBdr>
        <w:spacing w:line="276" w:lineRule="auto"/>
        <w:ind w:firstLine="720"/>
        <w:jc w:val="both"/>
        <w:rPr>
          <w:color w:val="000000" w:themeColor="text1"/>
          <w:lang w:val="id-ID"/>
        </w:rPr>
      </w:pPr>
    </w:p>
    <w:p w14:paraId="64BC3817" w14:textId="77777777" w:rsidR="00694AFA" w:rsidRDefault="00694AFA" w:rsidP="007B3400">
      <w:pPr>
        <w:pBdr>
          <w:top w:val="nil"/>
          <w:left w:val="nil"/>
          <w:bottom w:val="nil"/>
          <w:right w:val="nil"/>
          <w:between w:val="nil"/>
        </w:pBdr>
        <w:spacing w:line="276" w:lineRule="auto"/>
        <w:ind w:firstLine="720"/>
        <w:jc w:val="both"/>
        <w:rPr>
          <w:color w:val="000000" w:themeColor="text1"/>
          <w:lang w:val="id-ID"/>
        </w:rPr>
      </w:pPr>
    </w:p>
    <w:p w14:paraId="496D9BE2" w14:textId="77777777" w:rsidR="00A826BF" w:rsidRDefault="00A826BF" w:rsidP="007F729E">
      <w:pPr>
        <w:pBdr>
          <w:top w:val="nil"/>
          <w:left w:val="nil"/>
          <w:bottom w:val="nil"/>
          <w:right w:val="nil"/>
          <w:between w:val="nil"/>
        </w:pBdr>
        <w:spacing w:line="276" w:lineRule="auto"/>
        <w:rPr>
          <w:b/>
          <w:bCs/>
          <w:color w:val="000000" w:themeColor="text1"/>
          <w:lang w:val="id-ID"/>
        </w:rPr>
      </w:pPr>
    </w:p>
    <w:p w14:paraId="5E4027A4" w14:textId="75AD6491" w:rsidR="007F729E" w:rsidRDefault="007F729E" w:rsidP="007F729E">
      <w:pPr>
        <w:pBdr>
          <w:top w:val="nil"/>
          <w:left w:val="nil"/>
          <w:bottom w:val="nil"/>
          <w:right w:val="nil"/>
          <w:between w:val="nil"/>
        </w:pBdr>
        <w:spacing w:line="276" w:lineRule="auto"/>
        <w:rPr>
          <w:color w:val="000000" w:themeColor="text1"/>
          <w:lang w:val="id-ID"/>
        </w:rPr>
      </w:pPr>
      <w:r w:rsidRPr="009D04E8">
        <w:rPr>
          <w:b/>
          <w:bCs/>
          <w:color w:val="000000" w:themeColor="text1"/>
          <w:lang w:val="id-ID"/>
        </w:rPr>
        <w:t>Gambar 1.7</w:t>
      </w:r>
      <w:r>
        <w:rPr>
          <w:color w:val="000000" w:themeColor="text1"/>
          <w:lang w:val="id-ID"/>
        </w:rPr>
        <w:t xml:space="preserve"> 1 set APE </w:t>
      </w:r>
      <w:r w:rsidR="00976FBB" w:rsidRPr="00976FBB">
        <w:rPr>
          <w:i/>
          <w:iCs/>
          <w:color w:val="000000" w:themeColor="text1"/>
          <w:lang w:val="id-ID"/>
        </w:rPr>
        <w:t>Little Uno</w:t>
      </w:r>
    </w:p>
    <w:p w14:paraId="51CD426C" w14:textId="72C0FB7E" w:rsidR="009D04E8" w:rsidRDefault="009D04E8" w:rsidP="00976FBB">
      <w:pPr>
        <w:pBdr>
          <w:top w:val="nil"/>
          <w:left w:val="nil"/>
          <w:bottom w:val="nil"/>
          <w:right w:val="nil"/>
          <w:between w:val="nil"/>
        </w:pBdr>
        <w:spacing w:line="276" w:lineRule="auto"/>
        <w:jc w:val="both"/>
        <w:rPr>
          <w:color w:val="000000" w:themeColor="text1"/>
          <w:lang w:val="id-ID"/>
        </w:rPr>
      </w:pPr>
    </w:p>
    <w:p w14:paraId="4E792756" w14:textId="71C5A43A" w:rsidR="007F76B1" w:rsidRDefault="00A826BF" w:rsidP="007F76B1">
      <w:pPr>
        <w:pBdr>
          <w:top w:val="nil"/>
          <w:left w:val="nil"/>
          <w:bottom w:val="nil"/>
          <w:right w:val="nil"/>
          <w:between w:val="nil"/>
        </w:pBdr>
        <w:spacing w:line="276" w:lineRule="auto"/>
        <w:ind w:firstLine="720"/>
        <w:jc w:val="both"/>
        <w:rPr>
          <w:color w:val="000000" w:themeColor="text1"/>
          <w:lang w:val="id-ID"/>
        </w:rPr>
      </w:pPr>
      <w:r>
        <w:rPr>
          <w:color w:val="000000" w:themeColor="text1"/>
          <w:lang w:val="id-ID"/>
        </w:rPr>
        <w:t xml:space="preserve">Alat permainan edukatif </w:t>
      </w:r>
      <w:r w:rsidR="00976FBB" w:rsidRPr="00976FBB">
        <w:rPr>
          <w:i/>
          <w:iCs/>
          <w:color w:val="000000" w:themeColor="text1"/>
          <w:lang w:val="id-ID"/>
        </w:rPr>
        <w:t>Little Uno</w:t>
      </w:r>
      <w:r>
        <w:rPr>
          <w:color w:val="000000" w:themeColor="text1"/>
          <w:lang w:val="id-ID"/>
        </w:rPr>
        <w:t xml:space="preserve"> dikemas pada kotak plastik agar kemasan awet, mudah dibawa kemana-mana </w:t>
      </w:r>
      <w:r w:rsidR="007F76B1">
        <w:rPr>
          <w:color w:val="000000" w:themeColor="text1"/>
          <w:lang w:val="id-ID"/>
        </w:rPr>
        <w:t xml:space="preserve">sehingga efektif dan fleksibel dalam penggunaan. Kotak plastik diberi label sticker alat permainan edukatif </w:t>
      </w:r>
      <w:r w:rsidR="00976FBB" w:rsidRPr="00976FBB">
        <w:rPr>
          <w:i/>
          <w:iCs/>
          <w:color w:val="000000" w:themeColor="text1"/>
          <w:lang w:val="id-ID"/>
        </w:rPr>
        <w:t>Little Uno</w:t>
      </w:r>
      <w:r w:rsidR="007F76B1">
        <w:rPr>
          <w:color w:val="000000" w:themeColor="text1"/>
          <w:lang w:val="id-ID"/>
        </w:rPr>
        <w:t xml:space="preserve"> sebagai identitas dan mempercantik kemasan.</w:t>
      </w:r>
    </w:p>
    <w:p w14:paraId="36ADF978" w14:textId="4F60C5D2" w:rsidR="00EC6C38" w:rsidRDefault="00EE22EB" w:rsidP="00EC6C38">
      <w:pPr>
        <w:pBdr>
          <w:top w:val="nil"/>
          <w:left w:val="nil"/>
          <w:bottom w:val="nil"/>
          <w:right w:val="nil"/>
          <w:between w:val="nil"/>
        </w:pBdr>
        <w:spacing w:line="276" w:lineRule="auto"/>
        <w:ind w:firstLine="720"/>
        <w:jc w:val="both"/>
        <w:rPr>
          <w:noProof/>
          <w:color w:val="000000" w:themeColor="text1"/>
          <w:lang w:val="id-ID" w:eastAsia="id-ID"/>
        </w:rPr>
      </w:pPr>
      <w:r w:rsidRPr="00EE22EB">
        <w:rPr>
          <w:color w:val="000000" w:themeColor="text1"/>
          <w:lang w:val="id-ID"/>
        </w:rPr>
        <w:t>Setelah dilakukannya tahap pengembangan maka dilanjutkan pada tahap implementasi</w:t>
      </w:r>
      <w:r w:rsidR="004F50C4">
        <w:rPr>
          <w:color w:val="000000" w:themeColor="text1"/>
          <w:lang w:val="id-ID"/>
        </w:rPr>
        <w:t>.</w:t>
      </w:r>
      <w:r w:rsidR="00664264">
        <w:rPr>
          <w:color w:val="000000" w:themeColor="text1"/>
          <w:lang w:val="id-ID"/>
        </w:rPr>
        <w:t xml:space="preserve"> 4) </w:t>
      </w:r>
      <w:r w:rsidR="00394C64" w:rsidRPr="00394C64">
        <w:rPr>
          <w:b/>
          <w:bCs/>
          <w:color w:val="000000" w:themeColor="text1"/>
          <w:lang w:val="id-ID"/>
        </w:rPr>
        <w:t xml:space="preserve">Tahap </w:t>
      </w:r>
      <w:r w:rsidR="00664264" w:rsidRPr="00394C64">
        <w:rPr>
          <w:b/>
          <w:bCs/>
          <w:i/>
          <w:color w:val="000000" w:themeColor="text1"/>
        </w:rPr>
        <w:t>Implementation</w:t>
      </w:r>
      <w:r w:rsidR="00664264">
        <w:rPr>
          <w:i/>
          <w:color w:val="000000" w:themeColor="text1"/>
          <w:lang w:val="id-ID"/>
        </w:rPr>
        <w:t xml:space="preserve">, </w:t>
      </w:r>
      <w:r w:rsidR="00664264" w:rsidRPr="00664264">
        <w:rPr>
          <w:iCs/>
          <w:color w:val="000000" w:themeColor="text1"/>
          <w:lang w:val="id-ID"/>
        </w:rPr>
        <w:t>tahap ini dilakukan</w:t>
      </w:r>
      <w:r w:rsidRPr="00EE22EB">
        <w:rPr>
          <w:color w:val="000000" w:themeColor="text1"/>
          <w:lang w:val="id-ID"/>
        </w:rPr>
        <w:t xml:space="preserve"> untuk mengetahui keefektifan dari Alat Permainan Edukatif </w:t>
      </w:r>
      <w:r w:rsidR="00976FBB" w:rsidRPr="00976FBB">
        <w:rPr>
          <w:i/>
          <w:iCs/>
          <w:color w:val="000000" w:themeColor="text1"/>
          <w:lang w:val="id-ID"/>
        </w:rPr>
        <w:t>Little Uno</w:t>
      </w:r>
      <w:r w:rsidR="004A22E4">
        <w:rPr>
          <w:i/>
          <w:iCs/>
          <w:color w:val="000000" w:themeColor="text1"/>
          <w:lang w:val="id-ID"/>
        </w:rPr>
        <w:t xml:space="preserve"> </w:t>
      </w:r>
      <w:r w:rsidR="004A22E4" w:rsidRPr="004A22E4">
        <w:rPr>
          <w:color w:val="000000" w:themeColor="text1"/>
          <w:lang w:val="id-ID"/>
        </w:rPr>
        <w:t>dengan melakukan implementasi pada anak usia 5-6 tahun</w:t>
      </w:r>
      <w:r w:rsidR="004A22E4">
        <w:rPr>
          <w:i/>
          <w:iCs/>
          <w:color w:val="000000" w:themeColor="text1"/>
          <w:lang w:val="id-ID"/>
        </w:rPr>
        <w:t>.</w:t>
      </w:r>
      <w:r w:rsidR="004A22E4">
        <w:rPr>
          <w:color w:val="000000" w:themeColor="text1"/>
          <w:lang w:val="id-ID"/>
        </w:rPr>
        <w:t xml:space="preserve"> I</w:t>
      </w:r>
      <w:r w:rsidRPr="00EE22EB">
        <w:rPr>
          <w:color w:val="000000" w:themeColor="text1"/>
          <w:lang w:val="id-ID"/>
        </w:rPr>
        <w:t xml:space="preserve">mplementasi dilakukan dengan uji coba terbatas dengan memperhatikan protokol kesehatan karena mengingat masih dalam keadaan </w:t>
      </w:r>
      <w:r w:rsidRPr="00F3014B">
        <w:rPr>
          <w:i/>
          <w:iCs/>
          <w:color w:val="000000" w:themeColor="text1"/>
          <w:lang w:val="id-ID"/>
        </w:rPr>
        <w:t xml:space="preserve">new </w:t>
      </w:r>
      <w:r w:rsidRPr="00F57836">
        <w:rPr>
          <w:i/>
          <w:iCs/>
          <w:color w:val="000000" w:themeColor="text1"/>
          <w:lang w:val="id-ID"/>
        </w:rPr>
        <w:t>normal</w:t>
      </w:r>
      <w:r w:rsidRPr="00EE22EB">
        <w:rPr>
          <w:color w:val="000000" w:themeColor="text1"/>
          <w:lang w:val="id-ID"/>
        </w:rPr>
        <w:t xml:space="preserve"> covid-19. Subjek uji coba terbatas </w:t>
      </w:r>
      <w:r w:rsidR="004636D3">
        <w:rPr>
          <w:color w:val="000000" w:themeColor="text1"/>
          <w:lang w:val="id-ID"/>
        </w:rPr>
        <w:t>pada</w:t>
      </w:r>
      <w:r w:rsidRPr="00EE22EB">
        <w:rPr>
          <w:color w:val="000000" w:themeColor="text1"/>
          <w:lang w:val="id-ID"/>
        </w:rPr>
        <w:t xml:space="preserve"> anak usia 5-6 tahun yang ada di kecamatan Bungah dengan jumlah 5 anak.</w:t>
      </w:r>
      <w:r w:rsidR="00F57836">
        <w:rPr>
          <w:color w:val="000000" w:themeColor="text1"/>
          <w:lang w:val="id-ID"/>
        </w:rPr>
        <w:t xml:space="preserve"> Impl</w:t>
      </w:r>
      <w:r w:rsidR="004636D3">
        <w:rPr>
          <w:color w:val="000000" w:themeColor="text1"/>
          <w:lang w:val="id-ID"/>
        </w:rPr>
        <w:t>e</w:t>
      </w:r>
      <w:r w:rsidR="00F57836">
        <w:rPr>
          <w:color w:val="000000" w:themeColor="text1"/>
          <w:lang w:val="id-ID"/>
        </w:rPr>
        <w:t>m</w:t>
      </w:r>
      <w:r w:rsidR="004636D3">
        <w:rPr>
          <w:color w:val="000000" w:themeColor="text1"/>
          <w:lang w:val="id-ID"/>
        </w:rPr>
        <w:t>e</w:t>
      </w:r>
      <w:r w:rsidR="00F57836">
        <w:rPr>
          <w:color w:val="000000" w:themeColor="text1"/>
          <w:lang w:val="id-ID"/>
        </w:rPr>
        <w:t xml:space="preserve">ntasi dilakukan pada tanggal </w:t>
      </w:r>
      <w:r w:rsidR="005459FB">
        <w:rPr>
          <w:color w:val="000000" w:themeColor="text1"/>
          <w:lang w:val="id-ID"/>
        </w:rPr>
        <w:t xml:space="preserve">01 maret 2021. Berikut hasil observasi dalam mengetahui keefektifan </w:t>
      </w:r>
      <w:r w:rsidR="005459FB" w:rsidRPr="00EE22EB">
        <w:rPr>
          <w:color w:val="000000" w:themeColor="text1"/>
          <w:lang w:val="id-ID"/>
        </w:rPr>
        <w:t xml:space="preserve">Alat Permainan Edukatif </w:t>
      </w:r>
      <w:r w:rsidR="00976FBB" w:rsidRPr="00976FBB">
        <w:rPr>
          <w:i/>
          <w:iCs/>
          <w:color w:val="000000" w:themeColor="text1"/>
          <w:lang w:val="id-ID"/>
        </w:rPr>
        <w:t>Little Uno</w:t>
      </w:r>
      <w:r w:rsidR="0089324E">
        <w:rPr>
          <w:color w:val="000000" w:themeColor="text1"/>
          <w:lang w:val="id-ID"/>
        </w:rPr>
        <w:t xml:space="preserve"> pada anak usia 5-6 tahun</w:t>
      </w:r>
      <w:r w:rsidR="005459FB">
        <w:rPr>
          <w:color w:val="000000" w:themeColor="text1"/>
          <w:lang w:val="id-ID"/>
        </w:rPr>
        <w:t xml:space="preserve"> :</w:t>
      </w:r>
      <w:r w:rsidR="00D2359D">
        <w:rPr>
          <w:color w:val="000000" w:themeColor="text1"/>
          <w:lang w:val="id-ID"/>
        </w:rPr>
        <w:t xml:space="preserve"> </w:t>
      </w:r>
      <w:r w:rsidR="008B3F7E" w:rsidRPr="008B3F7E">
        <w:rPr>
          <w:color w:val="000000" w:themeColor="text1"/>
          <w:lang w:val="id-ID"/>
        </w:rPr>
        <w:t>1) 5 dari 5 anak mengetahui huruf A-Z dengan baik, 2) 5 dari 5 anak mampu menunjukkan lambang huruf kapital A-Z dengan baik, 3) 5 dari 5 anak mampu menunjukkan lambang huruf kecil A-Z dengan baik, 4) 4 dari 5 anak mengetahui huruf Vokal 5) 4 dari 5 anak mengetahui huruf konsonan 6) 4 dari 5 anak mampu menyebutkan lambang huruf vokal 7) 5 dari 5 anak mampu melengkapi huruf menjadi sebuah kata dengan baik, 8) 4 dari 5 anak mampu menyusun huruf menjadi sebuah kata dengan baik, 9) 5 dari 5 anak mampu membaca kata pada kartu gambar dengan baik.</w:t>
      </w:r>
      <w:r w:rsidR="0089324E">
        <w:rPr>
          <w:color w:val="000000" w:themeColor="text1"/>
          <w:lang w:val="id-ID"/>
        </w:rPr>
        <w:t xml:space="preserve"> </w:t>
      </w:r>
      <w:r w:rsidR="007E502C" w:rsidRPr="007E502C">
        <w:rPr>
          <w:color w:val="000000" w:themeColor="text1"/>
          <w:lang w:val="id-ID"/>
        </w:rPr>
        <w:t xml:space="preserve">Dari hasil tersebut dinyatakan bahwa alat permainan edukatif </w:t>
      </w:r>
      <w:r w:rsidR="00976FBB" w:rsidRPr="00976FBB">
        <w:rPr>
          <w:i/>
          <w:iCs/>
          <w:color w:val="000000" w:themeColor="text1"/>
          <w:lang w:val="id-ID"/>
        </w:rPr>
        <w:t>Little Uno</w:t>
      </w:r>
      <w:r w:rsidR="007E502C" w:rsidRPr="007E502C">
        <w:rPr>
          <w:color w:val="000000" w:themeColor="text1"/>
          <w:lang w:val="id-ID"/>
        </w:rPr>
        <w:t xml:space="preserve"> efektif digunakan pada anak usia 5-6 tahun untuk meningkatkan kemampuan berfikir simbolik dalam </w:t>
      </w:r>
    </w:p>
    <w:p w14:paraId="5B6A45B8" w14:textId="5A063943" w:rsidR="006967AF" w:rsidRDefault="007E502C" w:rsidP="00EC6C38">
      <w:pPr>
        <w:pBdr>
          <w:top w:val="nil"/>
          <w:left w:val="nil"/>
          <w:bottom w:val="nil"/>
          <w:right w:val="nil"/>
          <w:between w:val="nil"/>
        </w:pBdr>
        <w:spacing w:line="276" w:lineRule="auto"/>
        <w:ind w:firstLine="720"/>
        <w:jc w:val="both"/>
        <w:rPr>
          <w:color w:val="000000" w:themeColor="text1"/>
          <w:lang w:val="id-ID"/>
        </w:rPr>
      </w:pPr>
      <w:r w:rsidRPr="007E502C">
        <w:rPr>
          <w:color w:val="000000" w:themeColor="text1"/>
          <w:lang w:val="id-ID"/>
        </w:rPr>
        <w:t xml:space="preserve">mengenal huruf. </w:t>
      </w:r>
      <w:r w:rsidR="006967AF">
        <w:rPr>
          <w:color w:val="000000" w:themeColor="text1"/>
          <w:lang w:val="id-ID"/>
        </w:rPr>
        <w:t xml:space="preserve">Berikut ini dokumentasi implementasi terbatas pada anak usia 5-6 tahun : </w:t>
      </w:r>
    </w:p>
    <w:p w14:paraId="67BAB72F" w14:textId="280CFF86" w:rsidR="00C362CA" w:rsidRDefault="00C362CA" w:rsidP="00976FBB">
      <w:pPr>
        <w:pBdr>
          <w:top w:val="nil"/>
          <w:left w:val="nil"/>
          <w:bottom w:val="nil"/>
          <w:right w:val="nil"/>
          <w:between w:val="nil"/>
        </w:pBdr>
        <w:spacing w:line="276" w:lineRule="auto"/>
        <w:jc w:val="both"/>
        <w:rPr>
          <w:color w:val="000000" w:themeColor="text1"/>
          <w:lang w:val="id-ID"/>
        </w:rPr>
      </w:pPr>
      <w:r>
        <w:rPr>
          <w:noProof/>
          <w:color w:val="000000" w:themeColor="text1"/>
          <w:lang w:val="id-ID" w:eastAsia="id-ID"/>
        </w:rPr>
        <w:drawing>
          <wp:anchor distT="0" distB="0" distL="114300" distR="114300" simplePos="0" relativeHeight="251673600" behindDoc="0" locked="0" layoutInCell="1" allowOverlap="1" wp14:anchorId="4B513F50" wp14:editId="620A5CA1">
            <wp:simplePos x="0" y="0"/>
            <wp:positionH relativeFrom="column">
              <wp:posOffset>901721</wp:posOffset>
            </wp:positionH>
            <wp:positionV relativeFrom="paragraph">
              <wp:posOffset>76835</wp:posOffset>
            </wp:positionV>
            <wp:extent cx="984739" cy="1548418"/>
            <wp:effectExtent l="0" t="0" r="635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1-02-25 at 07.28.48.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84739" cy="1548418"/>
                    </a:xfrm>
                    <a:prstGeom prst="rect">
                      <a:avLst/>
                    </a:prstGeom>
                  </pic:spPr>
                </pic:pic>
              </a:graphicData>
            </a:graphic>
            <wp14:sizeRelH relativeFrom="page">
              <wp14:pctWidth>0</wp14:pctWidth>
            </wp14:sizeRelH>
            <wp14:sizeRelV relativeFrom="page">
              <wp14:pctHeight>0</wp14:pctHeight>
            </wp14:sizeRelV>
          </wp:anchor>
        </w:drawing>
      </w:r>
    </w:p>
    <w:p w14:paraId="7C94CAA9" w14:textId="3F95B6F0" w:rsidR="00EC6C38" w:rsidRDefault="00EC6C38" w:rsidP="00EC6C38">
      <w:pPr>
        <w:pBdr>
          <w:top w:val="nil"/>
          <w:left w:val="nil"/>
          <w:bottom w:val="nil"/>
          <w:right w:val="nil"/>
          <w:between w:val="nil"/>
        </w:pBdr>
        <w:spacing w:line="276" w:lineRule="auto"/>
        <w:ind w:firstLine="720"/>
        <w:jc w:val="both"/>
        <w:rPr>
          <w:color w:val="000000" w:themeColor="text1"/>
          <w:lang w:val="id-ID"/>
        </w:rPr>
      </w:pPr>
    </w:p>
    <w:p w14:paraId="7E484BD3" w14:textId="7A3DE517" w:rsidR="00EC6C38" w:rsidRDefault="00EC6C38" w:rsidP="00EC6C38">
      <w:pPr>
        <w:pBdr>
          <w:top w:val="nil"/>
          <w:left w:val="nil"/>
          <w:bottom w:val="nil"/>
          <w:right w:val="nil"/>
          <w:between w:val="nil"/>
        </w:pBdr>
        <w:spacing w:line="276" w:lineRule="auto"/>
        <w:ind w:firstLine="720"/>
        <w:jc w:val="both"/>
        <w:rPr>
          <w:color w:val="000000" w:themeColor="text1"/>
          <w:lang w:val="id-ID"/>
        </w:rPr>
      </w:pPr>
    </w:p>
    <w:p w14:paraId="148BB139" w14:textId="3CF25CB8" w:rsidR="00EC6C38" w:rsidRDefault="00EC6C38" w:rsidP="00EC6C38">
      <w:pPr>
        <w:pBdr>
          <w:top w:val="nil"/>
          <w:left w:val="nil"/>
          <w:bottom w:val="nil"/>
          <w:right w:val="nil"/>
          <w:between w:val="nil"/>
        </w:pBdr>
        <w:spacing w:line="276" w:lineRule="auto"/>
        <w:ind w:firstLine="720"/>
        <w:jc w:val="both"/>
        <w:rPr>
          <w:color w:val="000000" w:themeColor="text1"/>
          <w:lang w:val="id-ID"/>
        </w:rPr>
      </w:pPr>
    </w:p>
    <w:p w14:paraId="636A8A7B" w14:textId="77777777" w:rsidR="003D2234" w:rsidRDefault="003D2234" w:rsidP="00EC6C38">
      <w:pPr>
        <w:pBdr>
          <w:top w:val="nil"/>
          <w:left w:val="nil"/>
          <w:bottom w:val="nil"/>
          <w:right w:val="nil"/>
          <w:between w:val="nil"/>
        </w:pBdr>
        <w:spacing w:line="276" w:lineRule="auto"/>
        <w:ind w:firstLine="720"/>
        <w:jc w:val="both"/>
        <w:rPr>
          <w:noProof/>
          <w:color w:val="000000" w:themeColor="text1"/>
          <w:lang w:val="id-ID" w:eastAsia="id-ID"/>
        </w:rPr>
      </w:pPr>
    </w:p>
    <w:p w14:paraId="2EA015D4" w14:textId="57B0FEDE" w:rsidR="00EC6C38" w:rsidRDefault="00EC6C38" w:rsidP="00EC6C38">
      <w:pPr>
        <w:pBdr>
          <w:top w:val="nil"/>
          <w:left w:val="nil"/>
          <w:bottom w:val="nil"/>
          <w:right w:val="nil"/>
          <w:between w:val="nil"/>
        </w:pBdr>
        <w:spacing w:line="276" w:lineRule="auto"/>
        <w:ind w:firstLine="720"/>
        <w:jc w:val="both"/>
        <w:rPr>
          <w:color w:val="000000" w:themeColor="text1"/>
          <w:lang w:val="id-ID"/>
        </w:rPr>
      </w:pPr>
    </w:p>
    <w:p w14:paraId="2228752C" w14:textId="4ED7C4B5" w:rsidR="00EC6C38" w:rsidRDefault="00EC6C38" w:rsidP="00EC6C38">
      <w:pPr>
        <w:pBdr>
          <w:top w:val="nil"/>
          <w:left w:val="nil"/>
          <w:bottom w:val="nil"/>
          <w:right w:val="nil"/>
          <w:between w:val="nil"/>
        </w:pBdr>
        <w:spacing w:line="276" w:lineRule="auto"/>
        <w:ind w:firstLine="720"/>
        <w:jc w:val="both"/>
        <w:rPr>
          <w:color w:val="000000" w:themeColor="text1"/>
          <w:lang w:val="id-ID"/>
        </w:rPr>
      </w:pPr>
    </w:p>
    <w:p w14:paraId="1B1729AF" w14:textId="5AD284B8" w:rsidR="00C362CA" w:rsidRDefault="00C362CA" w:rsidP="00EC6C38">
      <w:pPr>
        <w:pBdr>
          <w:top w:val="nil"/>
          <w:left w:val="nil"/>
          <w:bottom w:val="nil"/>
          <w:right w:val="nil"/>
          <w:between w:val="nil"/>
        </w:pBdr>
        <w:spacing w:line="276" w:lineRule="auto"/>
        <w:ind w:firstLine="720"/>
        <w:jc w:val="both"/>
        <w:rPr>
          <w:color w:val="000000" w:themeColor="text1"/>
          <w:lang w:val="id-ID"/>
        </w:rPr>
      </w:pPr>
    </w:p>
    <w:p w14:paraId="409C1FF9" w14:textId="219DFAEE" w:rsidR="00C362CA" w:rsidRDefault="00C362CA" w:rsidP="00EC6C38">
      <w:pPr>
        <w:pBdr>
          <w:top w:val="nil"/>
          <w:left w:val="nil"/>
          <w:bottom w:val="nil"/>
          <w:right w:val="nil"/>
          <w:between w:val="nil"/>
        </w:pBdr>
        <w:spacing w:line="276" w:lineRule="auto"/>
        <w:ind w:firstLine="720"/>
        <w:jc w:val="both"/>
        <w:rPr>
          <w:color w:val="000000" w:themeColor="text1"/>
          <w:lang w:val="id-ID"/>
        </w:rPr>
      </w:pPr>
    </w:p>
    <w:p w14:paraId="09D85C61" w14:textId="617F5B53" w:rsidR="00C362CA" w:rsidRDefault="00C362CA" w:rsidP="00D577E8">
      <w:pPr>
        <w:pBdr>
          <w:top w:val="nil"/>
          <w:left w:val="nil"/>
          <w:bottom w:val="nil"/>
          <w:right w:val="nil"/>
          <w:between w:val="nil"/>
        </w:pBdr>
        <w:spacing w:line="276" w:lineRule="auto"/>
        <w:jc w:val="both"/>
        <w:rPr>
          <w:color w:val="000000" w:themeColor="text1"/>
          <w:lang w:val="id-ID"/>
        </w:rPr>
      </w:pPr>
    </w:p>
    <w:p w14:paraId="0D7FCC6D" w14:textId="50CE4E9D" w:rsidR="00C362CA" w:rsidRDefault="00C362CA" w:rsidP="00976FBB">
      <w:pPr>
        <w:pBdr>
          <w:top w:val="nil"/>
          <w:left w:val="nil"/>
          <w:bottom w:val="nil"/>
          <w:right w:val="nil"/>
          <w:between w:val="nil"/>
        </w:pBdr>
        <w:spacing w:line="276" w:lineRule="auto"/>
        <w:rPr>
          <w:color w:val="000000" w:themeColor="text1"/>
          <w:lang w:val="id-ID"/>
        </w:rPr>
      </w:pPr>
      <w:r w:rsidRPr="009D04E8">
        <w:rPr>
          <w:b/>
          <w:bCs/>
          <w:color w:val="000000" w:themeColor="text1"/>
          <w:lang w:val="id-ID"/>
        </w:rPr>
        <w:t>Gambar 1.</w:t>
      </w:r>
      <w:r w:rsidR="00976FBB">
        <w:rPr>
          <w:b/>
          <w:bCs/>
          <w:color w:val="000000" w:themeColor="text1"/>
          <w:lang w:val="id-ID"/>
        </w:rPr>
        <w:t>8</w:t>
      </w:r>
      <w:r>
        <w:rPr>
          <w:b/>
          <w:bCs/>
          <w:color w:val="000000" w:themeColor="text1"/>
          <w:lang w:val="id-ID"/>
        </w:rPr>
        <w:t xml:space="preserve"> </w:t>
      </w:r>
      <w:r w:rsidR="003D2234">
        <w:rPr>
          <w:color w:val="000000" w:themeColor="text1"/>
          <w:lang w:val="id-ID"/>
        </w:rPr>
        <w:t xml:space="preserve">Mengambil balok </w:t>
      </w:r>
      <w:r>
        <w:rPr>
          <w:color w:val="000000" w:themeColor="text1"/>
          <w:lang w:val="id-ID"/>
        </w:rPr>
        <w:t xml:space="preserve">APE </w:t>
      </w:r>
      <w:r w:rsidR="00976FBB" w:rsidRPr="00976FBB">
        <w:rPr>
          <w:i/>
          <w:iCs/>
          <w:color w:val="000000" w:themeColor="text1"/>
          <w:lang w:val="id-ID"/>
        </w:rPr>
        <w:t>Little Uno</w:t>
      </w:r>
    </w:p>
    <w:p w14:paraId="3A8680FB" w14:textId="1B0081A4" w:rsidR="003D2234" w:rsidRDefault="00D577E8" w:rsidP="003D2234">
      <w:pPr>
        <w:pBdr>
          <w:top w:val="nil"/>
          <w:left w:val="nil"/>
          <w:bottom w:val="nil"/>
          <w:right w:val="nil"/>
          <w:between w:val="nil"/>
        </w:pBdr>
        <w:spacing w:line="276" w:lineRule="auto"/>
        <w:rPr>
          <w:color w:val="000000" w:themeColor="text1"/>
          <w:lang w:val="id-ID"/>
        </w:rPr>
      </w:pPr>
      <w:r>
        <w:rPr>
          <w:noProof/>
          <w:color w:val="000000" w:themeColor="text1"/>
          <w:lang w:val="id-ID" w:eastAsia="id-ID"/>
        </w:rPr>
        <w:drawing>
          <wp:anchor distT="0" distB="0" distL="114300" distR="114300" simplePos="0" relativeHeight="251674624" behindDoc="0" locked="0" layoutInCell="1" allowOverlap="1" wp14:anchorId="445D8B7E" wp14:editId="1595E9B7">
            <wp:simplePos x="0" y="0"/>
            <wp:positionH relativeFrom="column">
              <wp:posOffset>897255</wp:posOffset>
            </wp:positionH>
            <wp:positionV relativeFrom="paragraph">
              <wp:posOffset>39663</wp:posOffset>
            </wp:positionV>
            <wp:extent cx="1041856" cy="1459523"/>
            <wp:effectExtent l="0" t="0" r="6350" b="762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1-02-25 at 07.29.54.jpeg"/>
                    <pic:cNvPicPr/>
                  </pic:nvPicPr>
                  <pic:blipFill rotWithShape="1">
                    <a:blip r:embed="rId32" cstate="print">
                      <a:extLst>
                        <a:ext uri="{28A0092B-C50C-407E-A947-70E740481C1C}">
                          <a14:useLocalDpi xmlns:a14="http://schemas.microsoft.com/office/drawing/2010/main" val="0"/>
                        </a:ext>
                      </a:extLst>
                    </a:blip>
                    <a:srcRect b="14629"/>
                    <a:stretch/>
                  </pic:blipFill>
                  <pic:spPr bwMode="auto">
                    <a:xfrm>
                      <a:off x="0" y="0"/>
                      <a:ext cx="1041856" cy="14595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69661F" w14:textId="72765094" w:rsidR="00C362CA" w:rsidRDefault="00C362CA" w:rsidP="00EC6C38">
      <w:pPr>
        <w:pBdr>
          <w:top w:val="nil"/>
          <w:left w:val="nil"/>
          <w:bottom w:val="nil"/>
          <w:right w:val="nil"/>
          <w:between w:val="nil"/>
        </w:pBdr>
        <w:spacing w:line="276" w:lineRule="auto"/>
        <w:ind w:firstLine="720"/>
        <w:jc w:val="both"/>
        <w:rPr>
          <w:color w:val="000000" w:themeColor="text1"/>
          <w:lang w:val="id-ID"/>
        </w:rPr>
      </w:pPr>
    </w:p>
    <w:p w14:paraId="3FFE2611" w14:textId="1FAE918A" w:rsidR="003D2234" w:rsidRDefault="003D2234" w:rsidP="00EC6C38">
      <w:pPr>
        <w:pBdr>
          <w:top w:val="nil"/>
          <w:left w:val="nil"/>
          <w:bottom w:val="nil"/>
          <w:right w:val="nil"/>
          <w:between w:val="nil"/>
        </w:pBdr>
        <w:spacing w:line="276" w:lineRule="auto"/>
        <w:ind w:firstLine="720"/>
        <w:jc w:val="both"/>
        <w:rPr>
          <w:color w:val="000000" w:themeColor="text1"/>
          <w:lang w:val="id-ID"/>
        </w:rPr>
      </w:pPr>
    </w:p>
    <w:p w14:paraId="07121F8C" w14:textId="58E43279" w:rsidR="00D577E8" w:rsidRDefault="00D577E8" w:rsidP="00EC6C38">
      <w:pPr>
        <w:pBdr>
          <w:top w:val="nil"/>
          <w:left w:val="nil"/>
          <w:bottom w:val="nil"/>
          <w:right w:val="nil"/>
          <w:between w:val="nil"/>
        </w:pBdr>
        <w:spacing w:line="276" w:lineRule="auto"/>
        <w:ind w:firstLine="720"/>
        <w:jc w:val="both"/>
        <w:rPr>
          <w:color w:val="000000" w:themeColor="text1"/>
          <w:lang w:val="id-ID"/>
        </w:rPr>
      </w:pPr>
    </w:p>
    <w:p w14:paraId="45712173" w14:textId="0EC42CD4" w:rsidR="00D577E8" w:rsidRDefault="00D577E8" w:rsidP="00EC6C38">
      <w:pPr>
        <w:pBdr>
          <w:top w:val="nil"/>
          <w:left w:val="nil"/>
          <w:bottom w:val="nil"/>
          <w:right w:val="nil"/>
          <w:between w:val="nil"/>
        </w:pBdr>
        <w:spacing w:line="276" w:lineRule="auto"/>
        <w:ind w:firstLine="720"/>
        <w:jc w:val="both"/>
        <w:rPr>
          <w:color w:val="000000" w:themeColor="text1"/>
          <w:lang w:val="id-ID"/>
        </w:rPr>
      </w:pPr>
    </w:p>
    <w:p w14:paraId="16F872D9" w14:textId="77777777" w:rsidR="00D577E8" w:rsidRDefault="00D577E8" w:rsidP="00EC6C38">
      <w:pPr>
        <w:pBdr>
          <w:top w:val="nil"/>
          <w:left w:val="nil"/>
          <w:bottom w:val="nil"/>
          <w:right w:val="nil"/>
          <w:between w:val="nil"/>
        </w:pBdr>
        <w:spacing w:line="276" w:lineRule="auto"/>
        <w:ind w:firstLine="720"/>
        <w:jc w:val="both"/>
        <w:rPr>
          <w:color w:val="000000" w:themeColor="text1"/>
          <w:lang w:val="id-ID"/>
        </w:rPr>
      </w:pPr>
    </w:p>
    <w:p w14:paraId="62674F88" w14:textId="3DAEA07C" w:rsidR="003D2234" w:rsidRDefault="003D2234" w:rsidP="00EC6C38">
      <w:pPr>
        <w:pBdr>
          <w:top w:val="nil"/>
          <w:left w:val="nil"/>
          <w:bottom w:val="nil"/>
          <w:right w:val="nil"/>
          <w:between w:val="nil"/>
        </w:pBdr>
        <w:spacing w:line="276" w:lineRule="auto"/>
        <w:ind w:firstLine="720"/>
        <w:jc w:val="both"/>
        <w:rPr>
          <w:color w:val="000000" w:themeColor="text1"/>
          <w:lang w:val="id-ID"/>
        </w:rPr>
      </w:pPr>
    </w:p>
    <w:p w14:paraId="6F4F7B41" w14:textId="57384E05" w:rsidR="003D2234" w:rsidRDefault="003D2234" w:rsidP="00EC6C38">
      <w:pPr>
        <w:pBdr>
          <w:top w:val="nil"/>
          <w:left w:val="nil"/>
          <w:bottom w:val="nil"/>
          <w:right w:val="nil"/>
          <w:between w:val="nil"/>
        </w:pBdr>
        <w:spacing w:line="276" w:lineRule="auto"/>
        <w:ind w:firstLine="720"/>
        <w:jc w:val="both"/>
        <w:rPr>
          <w:color w:val="000000" w:themeColor="text1"/>
          <w:lang w:val="id-ID"/>
        </w:rPr>
      </w:pPr>
    </w:p>
    <w:p w14:paraId="2615F4C1" w14:textId="77777777" w:rsidR="003D2234" w:rsidRDefault="003D2234" w:rsidP="00EC6C38">
      <w:pPr>
        <w:pBdr>
          <w:top w:val="nil"/>
          <w:left w:val="nil"/>
          <w:bottom w:val="nil"/>
          <w:right w:val="nil"/>
          <w:between w:val="nil"/>
        </w:pBdr>
        <w:spacing w:line="276" w:lineRule="auto"/>
        <w:ind w:firstLine="720"/>
        <w:jc w:val="both"/>
        <w:rPr>
          <w:color w:val="000000" w:themeColor="text1"/>
          <w:lang w:val="id-ID"/>
        </w:rPr>
      </w:pPr>
    </w:p>
    <w:p w14:paraId="7CD33298" w14:textId="54E556A1" w:rsidR="00EC6C38" w:rsidRDefault="00D577E8" w:rsidP="00976FBB">
      <w:pPr>
        <w:pBdr>
          <w:top w:val="nil"/>
          <w:left w:val="nil"/>
          <w:bottom w:val="nil"/>
          <w:right w:val="nil"/>
          <w:between w:val="nil"/>
        </w:pBdr>
        <w:spacing w:line="276" w:lineRule="auto"/>
        <w:rPr>
          <w:color w:val="000000" w:themeColor="text1"/>
          <w:lang w:val="id-ID"/>
        </w:rPr>
      </w:pPr>
      <w:r w:rsidRPr="009D04E8">
        <w:rPr>
          <w:b/>
          <w:bCs/>
          <w:color w:val="000000" w:themeColor="text1"/>
          <w:lang w:val="id-ID"/>
        </w:rPr>
        <w:t>Gambar 1.</w:t>
      </w:r>
      <w:r w:rsidR="00976FBB">
        <w:rPr>
          <w:b/>
          <w:bCs/>
          <w:color w:val="000000" w:themeColor="text1"/>
          <w:lang w:val="id-ID"/>
        </w:rPr>
        <w:t>9</w:t>
      </w:r>
      <w:r>
        <w:rPr>
          <w:b/>
          <w:bCs/>
          <w:color w:val="000000" w:themeColor="text1"/>
          <w:lang w:val="id-ID"/>
        </w:rPr>
        <w:t xml:space="preserve"> </w:t>
      </w:r>
      <w:r>
        <w:rPr>
          <w:color w:val="000000" w:themeColor="text1"/>
          <w:lang w:val="id-ID"/>
        </w:rPr>
        <w:t xml:space="preserve">Membaca penugasan pada balok APE </w:t>
      </w:r>
      <w:r w:rsidR="00976FBB" w:rsidRPr="00976FBB">
        <w:rPr>
          <w:i/>
          <w:iCs/>
          <w:color w:val="000000" w:themeColor="text1"/>
          <w:lang w:val="id-ID"/>
        </w:rPr>
        <w:t>Little Uno</w:t>
      </w:r>
    </w:p>
    <w:p w14:paraId="71076FC8" w14:textId="3CEC3460" w:rsidR="00E6660B" w:rsidRPr="00A90FB0" w:rsidRDefault="007E502C" w:rsidP="00976FBB">
      <w:pPr>
        <w:pBdr>
          <w:top w:val="nil"/>
          <w:left w:val="nil"/>
          <w:bottom w:val="nil"/>
          <w:right w:val="nil"/>
          <w:between w:val="nil"/>
        </w:pBdr>
        <w:spacing w:line="276" w:lineRule="auto"/>
        <w:ind w:firstLine="720"/>
        <w:jc w:val="both"/>
        <w:rPr>
          <w:color w:val="000000" w:themeColor="text1"/>
          <w:lang w:val="id-ID"/>
        </w:rPr>
      </w:pPr>
      <w:r w:rsidRPr="007E502C">
        <w:rPr>
          <w:color w:val="000000" w:themeColor="text1"/>
          <w:lang w:val="id-ID"/>
        </w:rPr>
        <w:t>Setelah dilakukan tahap implementasi maka dilanjutkan pada tahap selanjutnya yaitu tahap evaluasi.</w:t>
      </w:r>
      <w:r w:rsidR="00A90FB0">
        <w:rPr>
          <w:color w:val="000000" w:themeColor="text1"/>
          <w:lang w:val="id-ID"/>
        </w:rPr>
        <w:t xml:space="preserve"> </w:t>
      </w:r>
      <w:r w:rsidR="00A90FB0">
        <w:rPr>
          <w:iCs/>
          <w:color w:val="000000" w:themeColor="text1"/>
          <w:lang w:val="id-ID"/>
        </w:rPr>
        <w:t xml:space="preserve">5) </w:t>
      </w:r>
      <w:r w:rsidR="00A90FB0" w:rsidRPr="00A90FB0">
        <w:rPr>
          <w:b/>
          <w:bCs/>
          <w:iCs/>
          <w:color w:val="000000" w:themeColor="text1"/>
          <w:lang w:val="id-ID"/>
        </w:rPr>
        <w:t>Tahap</w:t>
      </w:r>
      <w:r w:rsidR="00A90FB0" w:rsidRPr="00A90FB0">
        <w:rPr>
          <w:b/>
          <w:bCs/>
          <w:i/>
          <w:color w:val="000000" w:themeColor="text1"/>
          <w:lang w:val="id-ID"/>
        </w:rPr>
        <w:t xml:space="preserve"> </w:t>
      </w:r>
      <w:r w:rsidR="00501252" w:rsidRPr="007E502C">
        <w:rPr>
          <w:b/>
          <w:bCs/>
          <w:i/>
          <w:color w:val="000000" w:themeColor="text1"/>
          <w:lang w:val="id-ID"/>
        </w:rPr>
        <w:t>Evaluation</w:t>
      </w:r>
      <w:r w:rsidR="00A90FB0">
        <w:rPr>
          <w:i/>
          <w:color w:val="000000" w:themeColor="text1"/>
          <w:lang w:val="id-ID"/>
        </w:rPr>
        <w:t xml:space="preserve">, </w:t>
      </w:r>
      <w:r w:rsidR="00A90FB0">
        <w:rPr>
          <w:iCs/>
          <w:color w:val="000000" w:themeColor="text1"/>
          <w:lang w:val="id-ID"/>
        </w:rPr>
        <w:t>t</w:t>
      </w:r>
      <w:r w:rsidR="00A90FB0" w:rsidRPr="00A90FB0">
        <w:rPr>
          <w:iCs/>
          <w:color w:val="000000" w:themeColor="text1"/>
          <w:lang w:val="id-ID"/>
        </w:rPr>
        <w:t xml:space="preserve">ahap evaluasi merupakan tahap terakhir dari tahap prosedur pengembangan ADDIE. Setelah dilakukan evalusi, dapat diketahui respon dari ahli </w:t>
      </w:r>
      <w:r w:rsidR="00A90FB0" w:rsidRPr="00A90FB0">
        <w:rPr>
          <w:iCs/>
          <w:color w:val="000000" w:themeColor="text1"/>
          <w:lang w:val="id-ID"/>
        </w:rPr>
        <w:lastRenderedPageBreak/>
        <w:t xml:space="preserve">media yaitu Bunda dosen Dewi Komalasari, S.Pd., M.Pd., dan ahli materi yaitu Bunda dosen Mallevi Agustin Ningrum dan hasil implementasi alat permainan edukatif </w:t>
      </w:r>
      <w:r w:rsidR="00976FBB" w:rsidRPr="00976FBB">
        <w:rPr>
          <w:i/>
          <w:iCs/>
          <w:color w:val="000000" w:themeColor="text1"/>
          <w:lang w:val="id-ID"/>
        </w:rPr>
        <w:t>Little Uno</w:t>
      </w:r>
      <w:r w:rsidR="00A90FB0" w:rsidRPr="00A90FB0">
        <w:rPr>
          <w:iCs/>
          <w:color w:val="000000" w:themeColor="text1"/>
          <w:lang w:val="id-ID"/>
        </w:rPr>
        <w:t xml:space="preserve"> pada 5 anak usia 5-6 tahun. Hasil validasi ahli media yaitu sebesar 94% dan hasil validasi materi yaitu sebesar 99% keduanya dapat dinyatakan bahwa pengembangan alat permainan edukatif </w:t>
      </w:r>
      <w:r w:rsidR="00976FBB" w:rsidRPr="00976FBB">
        <w:rPr>
          <w:i/>
          <w:iCs/>
          <w:color w:val="000000" w:themeColor="text1"/>
          <w:lang w:val="id-ID"/>
        </w:rPr>
        <w:t>Little Uno</w:t>
      </w:r>
      <w:r w:rsidR="00A90FB0" w:rsidRPr="00A90FB0">
        <w:rPr>
          <w:iCs/>
          <w:color w:val="000000" w:themeColor="text1"/>
          <w:lang w:val="id-ID"/>
        </w:rPr>
        <w:t xml:space="preserve"> sangat valid dan dapat digunakan tanpa revisi. Diperkuat dengan hasil implementasi</w:t>
      </w:r>
      <w:r>
        <w:rPr>
          <w:iCs/>
          <w:color w:val="000000" w:themeColor="text1"/>
          <w:lang w:val="id-ID"/>
        </w:rPr>
        <w:t xml:space="preserve"> </w:t>
      </w:r>
      <w:r w:rsidR="00A90FB0" w:rsidRPr="00A90FB0">
        <w:rPr>
          <w:iCs/>
          <w:color w:val="000000" w:themeColor="text1"/>
          <w:lang w:val="id-ID"/>
        </w:rPr>
        <w:t xml:space="preserve"> bahwa alat permainan edukatif </w:t>
      </w:r>
      <w:r w:rsidR="00976FBB" w:rsidRPr="00976FBB">
        <w:rPr>
          <w:i/>
          <w:iCs/>
          <w:color w:val="000000" w:themeColor="text1"/>
          <w:lang w:val="id-ID"/>
        </w:rPr>
        <w:t>Little Uno</w:t>
      </w:r>
      <w:r w:rsidR="00A90FB0" w:rsidRPr="00A90FB0">
        <w:rPr>
          <w:iCs/>
          <w:color w:val="000000" w:themeColor="text1"/>
          <w:lang w:val="id-ID"/>
        </w:rPr>
        <w:t xml:space="preserve"> yang telah dikembangkan untuk meningkatkan kemampuan berfikir simbolik anak dalam mengenal huruf yang diimplementasikan pada 5 anak usia 5-6 tahun, 5 anak tersebut sangat antusias untuk melakukan permainan dengan alat permainan edukatif </w:t>
      </w:r>
      <w:r w:rsidR="00976FBB" w:rsidRPr="00976FBB">
        <w:rPr>
          <w:i/>
          <w:iCs/>
          <w:color w:val="000000" w:themeColor="text1"/>
          <w:lang w:val="id-ID"/>
        </w:rPr>
        <w:t>Little Uno</w:t>
      </w:r>
      <w:r w:rsidR="00A90FB0" w:rsidRPr="00A90FB0">
        <w:rPr>
          <w:iCs/>
          <w:color w:val="000000" w:themeColor="text1"/>
          <w:lang w:val="id-ID"/>
        </w:rPr>
        <w:t xml:space="preserve">, mereka sangat menikmati hingga menimbulkan suasana yang tidak membosankan, senang, tertawa dan ramai. Selain susana yang tidak membosankan tersebut juga terdapat suasana tegang yaitu ketika anak mengambil balok pada susunan </w:t>
      </w:r>
      <w:r w:rsidR="00976FBB" w:rsidRPr="00976FBB">
        <w:rPr>
          <w:i/>
          <w:iCs/>
          <w:color w:val="000000" w:themeColor="text1"/>
          <w:lang w:val="id-ID"/>
        </w:rPr>
        <w:t>Little Uno</w:t>
      </w:r>
      <w:r w:rsidR="00A90FB0" w:rsidRPr="00A90FB0">
        <w:rPr>
          <w:iCs/>
          <w:color w:val="000000" w:themeColor="text1"/>
          <w:lang w:val="id-ID"/>
        </w:rPr>
        <w:t xml:space="preserve">. dengan terciptanya suasana yang tidak membosankan maka dapat membuat anak bentah dalam bermain salambil belajar. Terkait pertanyaan atau penugasan yang ada di balok </w:t>
      </w:r>
      <w:r w:rsidR="00976FBB" w:rsidRPr="00976FBB">
        <w:rPr>
          <w:i/>
          <w:iCs/>
          <w:color w:val="000000" w:themeColor="text1"/>
          <w:lang w:val="id-ID"/>
        </w:rPr>
        <w:t>Little Uno</w:t>
      </w:r>
      <w:r w:rsidR="00A90FB0" w:rsidRPr="00A90FB0">
        <w:rPr>
          <w:iCs/>
          <w:color w:val="000000" w:themeColor="text1"/>
          <w:lang w:val="id-ID"/>
        </w:rPr>
        <w:t xml:space="preserve"> dinyatakan sesuai dengan perkembangan anak usia 5-6 tahun sehingga mereka tidak mengalami kesusahan ketika menjawab dan menyelesaikan penugasan. Dengan antusias mereka maka dapat dikatakan pengembangan alat permainan edukatif </w:t>
      </w:r>
      <w:r w:rsidR="00976FBB" w:rsidRPr="00976FBB">
        <w:rPr>
          <w:i/>
          <w:iCs/>
          <w:color w:val="000000" w:themeColor="text1"/>
          <w:lang w:val="id-ID"/>
        </w:rPr>
        <w:t>Little Uno</w:t>
      </w:r>
      <w:r w:rsidR="00A90FB0" w:rsidRPr="00A90FB0">
        <w:rPr>
          <w:iCs/>
          <w:color w:val="000000" w:themeColor="text1"/>
          <w:lang w:val="id-ID"/>
        </w:rPr>
        <w:t xml:space="preserve"> dalam kategori sangat baik. Dalam tingkat keefektifan alat permainan edukatif </w:t>
      </w:r>
      <w:r w:rsidR="00976FBB" w:rsidRPr="00976FBB">
        <w:rPr>
          <w:i/>
          <w:iCs/>
          <w:color w:val="000000" w:themeColor="text1"/>
          <w:lang w:val="id-ID"/>
        </w:rPr>
        <w:t>Little Uno</w:t>
      </w:r>
      <w:r w:rsidR="00A90FB0" w:rsidRPr="00A90FB0">
        <w:rPr>
          <w:iCs/>
          <w:color w:val="000000" w:themeColor="text1"/>
          <w:lang w:val="id-ID"/>
        </w:rPr>
        <w:t xml:space="preserve"> dinyatakan sangat efektif yang di</w:t>
      </w:r>
      <w:r w:rsidR="0089324E">
        <w:rPr>
          <w:iCs/>
          <w:color w:val="000000" w:themeColor="text1"/>
          <w:lang w:val="id-ID"/>
        </w:rPr>
        <w:t xml:space="preserve">buktikan dengan </w:t>
      </w:r>
      <w:r w:rsidR="00CA7260">
        <w:rPr>
          <w:iCs/>
          <w:color w:val="000000" w:themeColor="text1"/>
          <w:lang w:val="id-ID"/>
        </w:rPr>
        <w:t xml:space="preserve">hasil observasi impleementasi </w:t>
      </w:r>
      <w:r w:rsidR="00CA7260" w:rsidRPr="00A90FB0">
        <w:rPr>
          <w:iCs/>
          <w:color w:val="000000" w:themeColor="text1"/>
          <w:lang w:val="id-ID"/>
        </w:rPr>
        <w:t xml:space="preserve">alat permainan edukatif </w:t>
      </w:r>
      <w:r w:rsidR="00976FBB" w:rsidRPr="00976FBB">
        <w:rPr>
          <w:i/>
          <w:iCs/>
          <w:color w:val="000000" w:themeColor="text1"/>
          <w:lang w:val="id-ID"/>
        </w:rPr>
        <w:t>Little Uno</w:t>
      </w:r>
      <w:r w:rsidR="00CA7260" w:rsidRPr="0089324E">
        <w:rPr>
          <w:iCs/>
          <w:color w:val="000000" w:themeColor="text1"/>
          <w:lang w:val="id-ID"/>
        </w:rPr>
        <w:t xml:space="preserve"> </w:t>
      </w:r>
      <w:r w:rsidR="00CA7260">
        <w:rPr>
          <w:iCs/>
          <w:color w:val="000000" w:themeColor="text1"/>
          <w:lang w:val="id-ID"/>
        </w:rPr>
        <w:t xml:space="preserve"> yaitu : </w:t>
      </w:r>
      <w:r w:rsidR="0089324E" w:rsidRPr="0089324E">
        <w:rPr>
          <w:iCs/>
          <w:color w:val="000000" w:themeColor="text1"/>
          <w:lang w:val="id-ID"/>
        </w:rPr>
        <w:t>1) 5 dari 5 anak mengetahui huruf A-Z dengan baik, 2) 5 dari 5 anak mampu menunjukkan lambang huruf kapital A-Z dengan baik, 3) 5 dari 5 anak mampu menunjukkan lambang huruf kecil A-Z dengan baik, 4) 4 dari 5 anak mengetahui huruf Vokal 5) 4 dari 5 anak mengetahui huruf konsonan 6) 4 dari 5 anak mampu menyebutkan lambang huruf vokal 7) 5 dari 5 anak mampu melengkapi huruf menjadi sebuah kata dengan baik, 8) 4 dari 5 anak mampu menyusun huruf menjadi sebuah kata dengan baik, 9) 5 dari 5 anak mampu membaca kata pada kartu gambar dengan baik.</w:t>
      </w:r>
    </w:p>
    <w:p w14:paraId="4D1DB38D" w14:textId="77777777" w:rsidR="000F18CE" w:rsidRDefault="000F18CE" w:rsidP="00AB293D">
      <w:pPr>
        <w:spacing w:line="276" w:lineRule="auto"/>
        <w:jc w:val="both"/>
        <w:rPr>
          <w:b/>
          <w:bCs/>
          <w:color w:val="000000" w:themeColor="text1"/>
          <w:lang w:val="id-ID"/>
        </w:rPr>
      </w:pPr>
    </w:p>
    <w:p w14:paraId="34B07731" w14:textId="079E2B4E" w:rsidR="000F18CE" w:rsidRPr="00203744" w:rsidRDefault="000F18CE" w:rsidP="00AB293D">
      <w:pPr>
        <w:spacing w:line="276" w:lineRule="auto"/>
        <w:jc w:val="both"/>
        <w:rPr>
          <w:color w:val="000000" w:themeColor="text1"/>
        </w:rPr>
      </w:pPr>
      <w:r w:rsidRPr="0079321D">
        <w:rPr>
          <w:b/>
          <w:bCs/>
          <w:color w:val="000000" w:themeColor="text1"/>
          <w:lang w:val="id-ID"/>
        </w:rPr>
        <w:t>Pembahasan</w:t>
      </w:r>
    </w:p>
    <w:p w14:paraId="15225CB0" w14:textId="2F1196E4" w:rsidR="00E6660B" w:rsidRDefault="00C734D7" w:rsidP="00AB293D">
      <w:pPr>
        <w:pBdr>
          <w:top w:val="nil"/>
          <w:left w:val="nil"/>
          <w:bottom w:val="nil"/>
          <w:right w:val="nil"/>
          <w:between w:val="nil"/>
        </w:pBdr>
        <w:spacing w:line="276" w:lineRule="auto"/>
        <w:ind w:firstLine="720"/>
        <w:jc w:val="both"/>
        <w:rPr>
          <w:color w:val="000000" w:themeColor="text1"/>
          <w:lang w:val="id-ID"/>
        </w:rPr>
      </w:pPr>
      <w:r>
        <w:rPr>
          <w:color w:val="000000" w:themeColor="text1"/>
          <w:lang w:val="id-ID"/>
        </w:rPr>
        <w:t>P</w:t>
      </w:r>
      <w:r w:rsidR="00D34293" w:rsidRPr="00D34293">
        <w:rPr>
          <w:color w:val="000000" w:themeColor="text1"/>
          <w:lang w:val="id-ID"/>
        </w:rPr>
        <w:t xml:space="preserve">engembangan alat permainan edukatif </w:t>
      </w:r>
      <w:r w:rsidR="00976FBB" w:rsidRPr="00976FBB">
        <w:rPr>
          <w:i/>
          <w:iCs/>
          <w:color w:val="000000" w:themeColor="text1"/>
          <w:lang w:val="id-ID"/>
        </w:rPr>
        <w:t>Little Uno</w:t>
      </w:r>
      <w:r w:rsidR="00D34293">
        <w:rPr>
          <w:color w:val="000000" w:themeColor="text1"/>
          <w:lang w:val="id-ID"/>
        </w:rPr>
        <w:t xml:space="preserve"> ini menggunakan metode </w:t>
      </w:r>
      <w:r w:rsidR="00B21AB3">
        <w:rPr>
          <w:color w:val="000000" w:themeColor="text1"/>
          <w:lang w:val="id-ID"/>
        </w:rPr>
        <w:t>p</w:t>
      </w:r>
      <w:r w:rsidR="00E840B1" w:rsidRPr="00203744">
        <w:rPr>
          <w:color w:val="000000" w:themeColor="text1"/>
        </w:rPr>
        <w:t>enelitian pengembangan (</w:t>
      </w:r>
      <w:r w:rsidR="00E840B1" w:rsidRPr="00203744">
        <w:rPr>
          <w:i/>
          <w:color w:val="000000" w:themeColor="text1"/>
        </w:rPr>
        <w:t>Research and Development</w:t>
      </w:r>
      <w:r w:rsidR="00E840B1" w:rsidRPr="00203744">
        <w:rPr>
          <w:color w:val="000000" w:themeColor="text1"/>
        </w:rPr>
        <w:t>) dengan model pengembangan ADDIE (</w:t>
      </w:r>
      <w:r w:rsidR="00E840B1" w:rsidRPr="00203744">
        <w:rPr>
          <w:i/>
          <w:color w:val="000000" w:themeColor="text1"/>
        </w:rPr>
        <w:t>Analysis-Design Development-Implementation and Evaluation</w:t>
      </w:r>
      <w:r w:rsidR="00E840B1" w:rsidRPr="00203744">
        <w:rPr>
          <w:color w:val="000000" w:themeColor="text1"/>
        </w:rPr>
        <w:t xml:space="preserve">). </w:t>
      </w:r>
      <w:r w:rsidR="00D34293" w:rsidRPr="00D34293">
        <w:rPr>
          <w:color w:val="000000" w:themeColor="text1"/>
        </w:rPr>
        <w:t xml:space="preserve">Pengembangan alat permainan edukatif </w:t>
      </w:r>
      <w:r w:rsidR="00976FBB" w:rsidRPr="00976FBB">
        <w:rPr>
          <w:i/>
          <w:iCs/>
          <w:color w:val="000000" w:themeColor="text1"/>
        </w:rPr>
        <w:t>Little Uno</w:t>
      </w:r>
      <w:r w:rsidR="00D34293" w:rsidRPr="00D34293">
        <w:rPr>
          <w:color w:val="000000" w:themeColor="text1"/>
        </w:rPr>
        <w:t xml:space="preserve"> diawali dengan melaku</w:t>
      </w:r>
      <w:r w:rsidR="00E80608">
        <w:rPr>
          <w:color w:val="000000" w:themeColor="text1"/>
        </w:rPr>
        <w:t>kan mini riset yang dilkukan di</w:t>
      </w:r>
      <w:r w:rsidR="00E80608">
        <w:rPr>
          <w:color w:val="000000" w:themeColor="text1"/>
          <w:lang w:val="id-ID"/>
        </w:rPr>
        <w:t xml:space="preserve"> </w:t>
      </w:r>
      <w:r w:rsidR="00E80608" w:rsidRPr="00EE22EB">
        <w:rPr>
          <w:color w:val="000000" w:themeColor="text1"/>
          <w:lang w:val="id-ID"/>
        </w:rPr>
        <w:t>bimbingan belajar (LBB) kecamatan</w:t>
      </w:r>
      <w:r w:rsidR="00CB4BA4">
        <w:rPr>
          <w:color w:val="000000" w:themeColor="text1"/>
          <w:lang w:val="id-ID"/>
        </w:rPr>
        <w:t xml:space="preserve"> Bungah pada bulan Oktober 2020</w:t>
      </w:r>
      <w:r w:rsidR="00E80608" w:rsidRPr="00EE22EB">
        <w:rPr>
          <w:color w:val="000000" w:themeColor="text1"/>
          <w:lang w:val="id-ID"/>
        </w:rPr>
        <w:t xml:space="preserve">. </w:t>
      </w:r>
      <w:r w:rsidR="00D34293" w:rsidRPr="00CB4BA4">
        <w:rPr>
          <w:color w:val="000000" w:themeColor="text1"/>
          <w:lang w:val="id-ID"/>
        </w:rPr>
        <w:t xml:space="preserve">Hasil mini riset tersebut ditemukan permasalahan terkait berfikir simbolik pada anak usia 5-6 tahun yang dibuktikan dengan </w:t>
      </w:r>
      <w:r w:rsidR="00D34293" w:rsidRPr="00CB4BA4">
        <w:rPr>
          <w:color w:val="000000" w:themeColor="text1"/>
          <w:lang w:val="id-ID"/>
        </w:rPr>
        <w:t xml:space="preserve">adanya </w:t>
      </w:r>
      <w:r w:rsidR="00CB4BA4" w:rsidRPr="00EE22EB">
        <w:rPr>
          <w:color w:val="000000" w:themeColor="text1"/>
          <w:lang w:val="id-ID"/>
        </w:rPr>
        <w:t xml:space="preserve">beberapa masalah yaitu </w:t>
      </w:r>
      <w:r w:rsidR="00CB4BA4" w:rsidRPr="00203744">
        <w:rPr>
          <w:color w:val="000000" w:themeColor="text1"/>
          <w:lang w:val="id-ID"/>
        </w:rPr>
        <w:t>4 a</w:t>
      </w:r>
      <w:r w:rsidR="00CB4BA4" w:rsidRPr="00EE22EB">
        <w:rPr>
          <w:color w:val="000000" w:themeColor="text1"/>
          <w:lang w:val="id-ID"/>
        </w:rPr>
        <w:t xml:space="preserve">nak </w:t>
      </w:r>
      <w:r w:rsidR="00CB4BA4" w:rsidRPr="00203744">
        <w:rPr>
          <w:color w:val="000000" w:themeColor="text1"/>
          <w:lang w:val="id-ID"/>
        </w:rPr>
        <w:t>menghafal</w:t>
      </w:r>
      <w:r w:rsidR="00CB4BA4" w:rsidRPr="00EE22EB">
        <w:rPr>
          <w:color w:val="000000" w:themeColor="text1"/>
          <w:lang w:val="id-ID"/>
        </w:rPr>
        <w:t xml:space="preserve"> </w:t>
      </w:r>
      <w:r w:rsidR="00CB4BA4" w:rsidRPr="00203744">
        <w:rPr>
          <w:color w:val="000000" w:themeColor="text1"/>
          <w:lang w:val="id-ID"/>
        </w:rPr>
        <w:t>huruf</w:t>
      </w:r>
      <w:r w:rsidR="00CB4BA4" w:rsidRPr="00EE22EB">
        <w:rPr>
          <w:color w:val="000000" w:themeColor="text1"/>
          <w:lang w:val="id-ID"/>
        </w:rPr>
        <w:t xml:space="preserve"> namun masih bingung dengan</w:t>
      </w:r>
      <w:r w:rsidR="00CB4BA4" w:rsidRPr="00203744">
        <w:rPr>
          <w:color w:val="000000" w:themeColor="text1"/>
          <w:lang w:val="id-ID"/>
        </w:rPr>
        <w:t xml:space="preserve"> lambang hurufnya</w:t>
      </w:r>
      <w:r w:rsidR="00CB4BA4">
        <w:rPr>
          <w:color w:val="000000" w:themeColor="text1"/>
          <w:lang w:val="id-ID"/>
        </w:rPr>
        <w:t>,</w:t>
      </w:r>
      <w:r w:rsidR="00CB4BA4" w:rsidRPr="00EE22EB">
        <w:rPr>
          <w:color w:val="000000" w:themeColor="text1"/>
          <w:lang w:val="id-ID"/>
        </w:rPr>
        <w:t xml:space="preserve"> </w:t>
      </w:r>
      <w:r w:rsidR="00CB4BA4" w:rsidRPr="00203744">
        <w:rPr>
          <w:color w:val="000000" w:themeColor="text1"/>
          <w:lang w:val="id-ID"/>
        </w:rPr>
        <w:t>3 anak belum hafal 26 huruf</w:t>
      </w:r>
      <w:r w:rsidR="00CB4BA4">
        <w:rPr>
          <w:color w:val="000000" w:themeColor="text1"/>
          <w:lang w:val="id-ID"/>
        </w:rPr>
        <w:t>,</w:t>
      </w:r>
      <w:r w:rsidR="00CB4BA4" w:rsidRPr="00EE22EB">
        <w:rPr>
          <w:color w:val="000000" w:themeColor="text1"/>
          <w:lang w:val="id-ID"/>
        </w:rPr>
        <w:t xml:space="preserve"> </w:t>
      </w:r>
      <w:r w:rsidR="00CB4BA4" w:rsidRPr="00203744">
        <w:rPr>
          <w:color w:val="000000" w:themeColor="text1"/>
          <w:lang w:val="id-ID"/>
        </w:rPr>
        <w:t>4 anak belum</w:t>
      </w:r>
      <w:r w:rsidR="00CB4BA4" w:rsidRPr="00EE22EB">
        <w:rPr>
          <w:color w:val="000000" w:themeColor="text1"/>
          <w:lang w:val="id-ID"/>
        </w:rPr>
        <w:t xml:space="preserve"> mampu </w:t>
      </w:r>
      <w:r w:rsidR="00CB4BA4" w:rsidRPr="00203744">
        <w:rPr>
          <w:color w:val="000000" w:themeColor="text1"/>
          <w:lang w:val="id-ID"/>
        </w:rPr>
        <w:t>membedakan</w:t>
      </w:r>
      <w:r w:rsidR="00CB4BA4">
        <w:rPr>
          <w:color w:val="000000" w:themeColor="text1"/>
          <w:lang w:val="id-ID"/>
        </w:rPr>
        <w:t xml:space="preserve"> huruf vokal dan konsonan d</w:t>
      </w:r>
      <w:r w:rsidR="00CB4BA4" w:rsidRPr="00EE22EB">
        <w:rPr>
          <w:color w:val="000000" w:themeColor="text1"/>
          <w:lang w:val="id-ID"/>
        </w:rPr>
        <w:t>an diperkuat dari beberapa penelitian terdaluhu dengan permasalahan yang tidak jauh berbeda</w:t>
      </w:r>
      <w:r w:rsidR="00D34293" w:rsidRPr="00CB4BA4">
        <w:rPr>
          <w:color w:val="000000" w:themeColor="text1"/>
          <w:lang w:val="id-ID"/>
        </w:rPr>
        <w:t xml:space="preserve"> Permasalahan tersebut disebabkan karena keterbatasan penggunaan media pembelajaran, sehingga suasana belajar menjadi membosankan dan tidak menarik yang akhirnya perkembangan anak tidak terstimulasi dengan maksimal.</w:t>
      </w:r>
      <w:r>
        <w:rPr>
          <w:color w:val="000000" w:themeColor="text1"/>
          <w:lang w:val="id-ID"/>
        </w:rPr>
        <w:t xml:space="preserve"> </w:t>
      </w:r>
    </w:p>
    <w:p w14:paraId="77A2F10C" w14:textId="0B306667" w:rsidR="007D2205" w:rsidRDefault="00C734D7" w:rsidP="00465657">
      <w:pPr>
        <w:pBdr>
          <w:top w:val="nil"/>
          <w:left w:val="nil"/>
          <w:bottom w:val="nil"/>
          <w:right w:val="nil"/>
          <w:between w:val="nil"/>
        </w:pBdr>
        <w:spacing w:line="276" w:lineRule="auto"/>
        <w:ind w:firstLine="720"/>
        <w:jc w:val="both"/>
        <w:rPr>
          <w:color w:val="000000" w:themeColor="text1"/>
          <w:lang w:val="id-ID"/>
        </w:rPr>
      </w:pPr>
      <w:r w:rsidRPr="00C734D7">
        <w:rPr>
          <w:color w:val="000000" w:themeColor="text1"/>
          <w:lang w:val="id-ID"/>
        </w:rPr>
        <w:t>Setelah mengetahui permasalahan yang terjadi di lapangan, maka dibutuhkan solusi untuk mengatasi permasalahan tersebut. Berdasarkan permasalahan yang telah ditemukan bahwa dibutuhkan kegiatan stimulasi pada anak usia 5-6 tahun dengan suasana yang menyenangkan, menarik dan tidak membosankan. Dengan suasana yang menyenangkan anak tidak akan merasa terbebani dan kegiatan stimulasi dapat diterima anak dengan baik. Dengan begitu kemampuan anak dapat berkembangan dengan maksimal. Salah satu yang dapat membuat kegiatan stimulasi pada anak menjadi menyenangkan, menarik dan tidak membosankan yaitu dengan alat permainan edukatif.</w:t>
      </w:r>
      <w:r w:rsidR="007D2205">
        <w:rPr>
          <w:color w:val="000000" w:themeColor="text1"/>
          <w:lang w:val="id-ID"/>
        </w:rPr>
        <w:t xml:space="preserve"> </w:t>
      </w:r>
      <w:r w:rsidR="007D2205" w:rsidRPr="007D2205">
        <w:rPr>
          <w:color w:val="000000" w:themeColor="text1"/>
          <w:lang w:val="id-ID"/>
        </w:rPr>
        <w:t>Sebagaimana yang dikemukakan oleh purnama (2019) bahwa situasi pembelajaran yang memungkinkan anak mendapat keterampilan, pengetahuan dan perilaku secara umum meliputi orang  bahan, peralatan maupun kegiatan dapat diwujudkan dengan penggunaan media. Mengingat prinsip pembelajaran bagi anak usia dini yaitu aktif, kreatif dan menyenangkan dengan penggunaan alat permainan edukatif. Alat perma</w:t>
      </w:r>
      <w:r w:rsidR="007D2205">
        <w:rPr>
          <w:color w:val="000000" w:themeColor="text1"/>
          <w:lang w:val="id-ID"/>
        </w:rPr>
        <w:t xml:space="preserve">inan edukatif merupakan </w:t>
      </w:r>
      <w:r w:rsidR="007141E7" w:rsidRPr="007141E7">
        <w:rPr>
          <w:color w:val="000000" w:themeColor="text1"/>
          <w:lang w:val="id-ID"/>
        </w:rPr>
        <w:t xml:space="preserve">suatu alat yang dirancang khusus untuk dapat menstimulasi  beberapa aspek perkembangan anak serta dirancang sesuai dengan karakteristik anak (Widayati &amp; </w:t>
      </w:r>
      <w:r w:rsidR="007141E7" w:rsidRPr="00203744">
        <w:rPr>
          <w:color w:val="000000" w:themeColor="text1"/>
          <w:lang w:val="id-ID"/>
        </w:rPr>
        <w:t>Adhe,</w:t>
      </w:r>
      <w:r w:rsidR="007141E7" w:rsidRPr="007141E7">
        <w:rPr>
          <w:color w:val="000000" w:themeColor="text1"/>
          <w:lang w:val="id-ID"/>
        </w:rPr>
        <w:t xml:space="preserve"> 2020).</w:t>
      </w:r>
    </w:p>
    <w:p w14:paraId="353C4BB0" w14:textId="5758B693" w:rsidR="007D2205" w:rsidRDefault="007D2205" w:rsidP="00465657">
      <w:pPr>
        <w:pBdr>
          <w:top w:val="nil"/>
          <w:left w:val="nil"/>
          <w:bottom w:val="nil"/>
          <w:right w:val="nil"/>
          <w:between w:val="nil"/>
        </w:pBdr>
        <w:spacing w:line="276" w:lineRule="auto"/>
        <w:ind w:firstLine="720"/>
        <w:jc w:val="both"/>
        <w:rPr>
          <w:color w:val="000000" w:themeColor="text1"/>
          <w:lang w:val="id-ID"/>
        </w:rPr>
      </w:pPr>
      <w:r w:rsidRPr="007D2205">
        <w:rPr>
          <w:color w:val="000000" w:themeColor="text1"/>
          <w:lang w:val="id-ID"/>
        </w:rPr>
        <w:t xml:space="preserve">Berdasarkan beberapa hal tersebut peneliti memiliki alternatif untuk mengembangkan sebuah produk berupa alat permainan edukatif </w:t>
      </w:r>
      <w:r w:rsidR="00976FBB" w:rsidRPr="00976FBB">
        <w:rPr>
          <w:i/>
          <w:iCs/>
          <w:color w:val="000000" w:themeColor="text1"/>
          <w:lang w:val="id-ID"/>
        </w:rPr>
        <w:t>Little Uno</w:t>
      </w:r>
      <w:r w:rsidRPr="007D2205">
        <w:rPr>
          <w:color w:val="000000" w:themeColor="text1"/>
          <w:lang w:val="id-ID"/>
        </w:rPr>
        <w:t xml:space="preserve"> untuk meningkatkan kemampuan berfikir simbolik anak usia 5-6 tahun. Pada anak usia dini bermain sambil belajar merupakan poin yang sangat penting, karena dengan karakteristik mereka yang aktif dan memiliki rasa ingin tahu yang tinggi. Dengan bermain sambil belajar maka dapat memberikan kontribusi yang menyegarkan dalam kegiatan. Sebagaimana yang telah dikemukakan oleh</w:t>
      </w:r>
      <w:r w:rsidR="002F069D">
        <w:rPr>
          <w:color w:val="000000" w:themeColor="text1"/>
          <w:lang w:val="id-ID"/>
        </w:rPr>
        <w:t xml:space="preserve"> </w:t>
      </w:r>
      <w:r w:rsidR="002F069D" w:rsidRPr="002F069D">
        <w:rPr>
          <w:color w:val="000000" w:themeColor="text1"/>
          <w:lang w:val="id-ID"/>
        </w:rPr>
        <w:t>Yulianty (</w:t>
      </w:r>
      <w:r w:rsidR="002F069D" w:rsidRPr="00465657">
        <w:rPr>
          <w:color w:val="000000" w:themeColor="text1"/>
          <w:lang w:val="id-ID"/>
        </w:rPr>
        <w:t>Apriyani &amp; Putri</w:t>
      </w:r>
      <w:r w:rsidR="002F069D">
        <w:rPr>
          <w:color w:val="000000" w:themeColor="text1"/>
          <w:lang w:val="id-ID"/>
        </w:rPr>
        <w:t xml:space="preserve">, 2020) </w:t>
      </w:r>
      <w:r w:rsidR="002F069D" w:rsidRPr="002F069D">
        <w:rPr>
          <w:color w:val="000000" w:themeColor="text1"/>
          <w:lang w:val="id-ID"/>
        </w:rPr>
        <w:t>bahwa permainan merupakan salah satu media untuk anak dalam menggali informasi yang belum diketahui oleh anak dengan mengeksplor dunianya secara aman. Tidak hanya itu, Piaget seorang ahli psikolog</w:t>
      </w:r>
      <w:r w:rsidR="0040656E">
        <w:rPr>
          <w:color w:val="000000" w:themeColor="text1"/>
          <w:lang w:val="id-ID"/>
        </w:rPr>
        <w:t>i mengatakan bahwa permainan dap</w:t>
      </w:r>
      <w:r w:rsidR="002F069D" w:rsidRPr="002F069D">
        <w:rPr>
          <w:color w:val="000000" w:themeColor="text1"/>
          <w:lang w:val="id-ID"/>
        </w:rPr>
        <w:t>at digunakan sebagai media dalam meningkatkan perkembangan kognitif anak.</w:t>
      </w:r>
      <w:r w:rsidR="0040656E">
        <w:rPr>
          <w:color w:val="000000" w:themeColor="text1"/>
          <w:lang w:val="id-ID"/>
        </w:rPr>
        <w:t xml:space="preserve"> </w:t>
      </w:r>
    </w:p>
    <w:p w14:paraId="4D9680AF" w14:textId="76B79F11" w:rsidR="003744CF" w:rsidRDefault="0040656E" w:rsidP="00465657">
      <w:pPr>
        <w:spacing w:line="276" w:lineRule="auto"/>
        <w:ind w:firstLine="720"/>
        <w:jc w:val="both"/>
        <w:rPr>
          <w:color w:val="000000" w:themeColor="text1"/>
        </w:rPr>
      </w:pPr>
      <w:r w:rsidRPr="0040656E">
        <w:rPr>
          <w:color w:val="000000" w:themeColor="text1"/>
          <w:lang w:val="id-ID"/>
        </w:rPr>
        <w:t xml:space="preserve">Alat permainan edukatif yang dikembangkan yaitu alat permainan edukatif </w:t>
      </w:r>
      <w:r w:rsidR="00976FBB" w:rsidRPr="00976FBB">
        <w:rPr>
          <w:i/>
          <w:iCs/>
          <w:color w:val="000000" w:themeColor="text1"/>
          <w:lang w:val="id-ID"/>
        </w:rPr>
        <w:t>Little Uno</w:t>
      </w:r>
      <w:r w:rsidRPr="0040656E">
        <w:rPr>
          <w:color w:val="000000" w:themeColor="text1"/>
          <w:lang w:val="id-ID"/>
        </w:rPr>
        <w:t xml:space="preserve">. Permainan </w:t>
      </w:r>
      <w:r w:rsidR="00976FBB" w:rsidRPr="00976FBB">
        <w:rPr>
          <w:i/>
          <w:iCs/>
          <w:color w:val="000000" w:themeColor="text1"/>
          <w:lang w:val="id-ID"/>
        </w:rPr>
        <w:t xml:space="preserve">Little </w:t>
      </w:r>
      <w:r w:rsidR="00976FBB" w:rsidRPr="00976FBB">
        <w:rPr>
          <w:i/>
          <w:iCs/>
          <w:color w:val="000000" w:themeColor="text1"/>
          <w:lang w:val="id-ID"/>
        </w:rPr>
        <w:lastRenderedPageBreak/>
        <w:t>Uno</w:t>
      </w:r>
      <w:r w:rsidRPr="0040656E">
        <w:rPr>
          <w:color w:val="000000" w:themeColor="text1"/>
          <w:lang w:val="id-ID"/>
        </w:rPr>
        <w:t xml:space="preserve"> merupakan permainan susun balok yang membentuk menara kemudian pemain secara bergantian mengambil balok pada susunan, membaca atau menjawab penugasan yang ada pada balok yang diambil dan meletakkan balok kembali disusunan balok paling atas tanpa terjatuh atau rubuh. </w:t>
      </w:r>
      <w:proofErr w:type="gramStart"/>
      <w:r w:rsidR="003414E8" w:rsidRPr="00203744">
        <w:rPr>
          <w:color w:val="000000" w:themeColor="text1"/>
        </w:rPr>
        <w:t xml:space="preserve">Dalam bahasa spanyol dan italia, </w:t>
      </w:r>
      <w:r w:rsidR="003414E8" w:rsidRPr="00203744">
        <w:rPr>
          <w:i/>
          <w:iCs/>
          <w:color w:val="000000" w:themeColor="text1"/>
        </w:rPr>
        <w:t xml:space="preserve">Uno </w:t>
      </w:r>
      <w:r w:rsidR="003414E8" w:rsidRPr="00203744">
        <w:rPr>
          <w:color w:val="000000" w:themeColor="text1"/>
        </w:rPr>
        <w:t xml:space="preserve"> memiliki arti satu dan </w:t>
      </w:r>
      <w:r w:rsidR="003414E8" w:rsidRPr="00203744">
        <w:rPr>
          <w:i/>
          <w:color w:val="000000" w:themeColor="text1"/>
        </w:rPr>
        <w:t>little</w:t>
      </w:r>
      <w:r w:rsidR="003414E8" w:rsidRPr="00203744">
        <w:rPr>
          <w:color w:val="000000" w:themeColor="text1"/>
        </w:rPr>
        <w:t xml:space="preserve"> berarti kecil yang dapat diuraikan bahwa alat permainan edukatif </w:t>
      </w:r>
      <w:r w:rsidR="00976FBB" w:rsidRPr="00976FBB">
        <w:rPr>
          <w:i/>
          <w:iCs/>
          <w:color w:val="000000" w:themeColor="text1"/>
        </w:rPr>
        <w:t>Little Uno</w:t>
      </w:r>
      <w:r w:rsidR="003414E8" w:rsidRPr="00203744">
        <w:rPr>
          <w:i/>
          <w:iCs/>
          <w:color w:val="000000" w:themeColor="text1"/>
        </w:rPr>
        <w:t xml:space="preserve"> </w:t>
      </w:r>
      <w:r w:rsidR="003414E8" w:rsidRPr="00203744">
        <w:rPr>
          <w:color w:val="000000" w:themeColor="text1"/>
        </w:rPr>
        <w:t xml:space="preserve"> ini terdiri dari satuan-satuan balok berukuran 7,5 cm x 2,5 cm </w:t>
      </w:r>
      <w:r w:rsidR="002073DC" w:rsidRPr="002073DC">
        <w:rPr>
          <w:color w:val="000000" w:themeColor="text1"/>
        </w:rPr>
        <w:t xml:space="preserve">Peneliti menciptakan keunikan dan perbedaan pada produk ini yaitu dengan mendesain APE </w:t>
      </w:r>
      <w:r w:rsidR="00976FBB" w:rsidRPr="00976FBB">
        <w:rPr>
          <w:i/>
          <w:iCs/>
          <w:color w:val="000000" w:themeColor="text1"/>
        </w:rPr>
        <w:t>Little Uno</w:t>
      </w:r>
      <w:r w:rsidR="002073DC" w:rsidRPr="002073DC">
        <w:rPr>
          <w:color w:val="000000" w:themeColor="text1"/>
        </w:rPr>
        <w:t xml:space="preserve"> dengan warna yang lebih menarik dan mudah diketahui anak, warna tersebut yaitu merah, kuning, hijau, biru dan ungu.</w:t>
      </w:r>
      <w:proofErr w:type="gramEnd"/>
      <w:r w:rsidR="002073DC" w:rsidRPr="002073DC">
        <w:rPr>
          <w:color w:val="000000" w:themeColor="text1"/>
        </w:rPr>
        <w:t xml:space="preserve"> Balok pada </w:t>
      </w:r>
      <w:r w:rsidR="00976FBB" w:rsidRPr="00976FBB">
        <w:rPr>
          <w:i/>
          <w:iCs/>
          <w:color w:val="000000" w:themeColor="text1"/>
        </w:rPr>
        <w:t>Little Uno</w:t>
      </w:r>
      <w:r w:rsidR="002073DC" w:rsidRPr="002073DC">
        <w:rPr>
          <w:color w:val="000000" w:themeColor="text1"/>
        </w:rPr>
        <w:t xml:space="preserve"> dibuat dari bahan kayu bukan bahan </w:t>
      </w:r>
      <w:r w:rsidR="00546ECA">
        <w:rPr>
          <w:color w:val="000000" w:themeColor="text1"/>
        </w:rPr>
        <w:t>plastic</w:t>
      </w:r>
      <w:r w:rsidR="00546ECA">
        <w:rPr>
          <w:color w:val="000000" w:themeColor="text1"/>
          <w:lang w:val="id-ID"/>
        </w:rPr>
        <w:t xml:space="preserve"> dengan jumlah 30 balok</w:t>
      </w:r>
      <w:r w:rsidR="002073DC" w:rsidRPr="002073DC">
        <w:rPr>
          <w:color w:val="000000" w:themeColor="text1"/>
        </w:rPr>
        <w:t xml:space="preserve">, selain itu pada APE </w:t>
      </w:r>
      <w:r w:rsidR="00976FBB" w:rsidRPr="00976FBB">
        <w:rPr>
          <w:i/>
          <w:iCs/>
          <w:color w:val="000000" w:themeColor="text1"/>
        </w:rPr>
        <w:t>Little Uno</w:t>
      </w:r>
      <w:r w:rsidR="002073DC" w:rsidRPr="002073DC">
        <w:rPr>
          <w:color w:val="000000" w:themeColor="text1"/>
        </w:rPr>
        <w:t xml:space="preserve"> ini terdapat 3 buah dadu yang digunakan sebagai penentu balok dengan gambar binatang apa yang harus diambil, dilengkapi dengan kartu gambar dan kartu huruf yang dengan tema </w:t>
      </w:r>
      <w:r w:rsidR="00546ECA">
        <w:rPr>
          <w:color w:val="000000" w:themeColor="text1"/>
          <w:lang w:val="id-ID"/>
        </w:rPr>
        <w:t xml:space="preserve">binatang hutan </w:t>
      </w:r>
      <w:r w:rsidR="002073DC" w:rsidRPr="002073DC">
        <w:rPr>
          <w:color w:val="000000" w:themeColor="text1"/>
        </w:rPr>
        <w:t xml:space="preserve">dan tujuan dari APE </w:t>
      </w:r>
      <w:r w:rsidR="00976FBB" w:rsidRPr="00976FBB">
        <w:rPr>
          <w:i/>
          <w:iCs/>
          <w:color w:val="000000" w:themeColor="text1"/>
        </w:rPr>
        <w:t>Little Uno</w:t>
      </w:r>
      <w:r w:rsidR="002073DC" w:rsidRPr="002073DC">
        <w:rPr>
          <w:color w:val="000000" w:themeColor="text1"/>
        </w:rPr>
        <w:t xml:space="preserve"> ini yaitu untuk meningkatkan kemampuan berfikir simbolik anak usia 5-6 tahun. Selain itu pada alat permainan edukatif </w:t>
      </w:r>
      <w:r w:rsidR="00976FBB" w:rsidRPr="00976FBB">
        <w:rPr>
          <w:i/>
          <w:iCs/>
          <w:color w:val="000000" w:themeColor="text1"/>
        </w:rPr>
        <w:t>Little Uno</w:t>
      </w:r>
      <w:r w:rsidR="002073DC" w:rsidRPr="002073DC">
        <w:rPr>
          <w:color w:val="000000" w:themeColor="text1"/>
        </w:rPr>
        <w:t xml:space="preserve"> ini dilengkapi dengan buku panduan yang berisi tentang informasi terkait Alat Permainan Edukatif </w:t>
      </w:r>
      <w:r w:rsidR="00976FBB" w:rsidRPr="00976FBB">
        <w:rPr>
          <w:i/>
          <w:iCs/>
          <w:color w:val="000000" w:themeColor="text1"/>
        </w:rPr>
        <w:t>Little Uno</w:t>
      </w:r>
      <w:r w:rsidR="002073DC" w:rsidRPr="002073DC">
        <w:rPr>
          <w:color w:val="000000" w:themeColor="text1"/>
        </w:rPr>
        <w:t xml:space="preserve"> dan cara bermain </w:t>
      </w:r>
      <w:r w:rsidR="00976FBB" w:rsidRPr="00976FBB">
        <w:rPr>
          <w:i/>
          <w:iCs/>
          <w:color w:val="000000" w:themeColor="text1"/>
        </w:rPr>
        <w:t>Little Uno</w:t>
      </w:r>
      <w:r w:rsidR="002073DC" w:rsidRPr="002073DC">
        <w:rPr>
          <w:color w:val="000000" w:themeColor="text1"/>
        </w:rPr>
        <w:t xml:space="preserve">. </w:t>
      </w:r>
      <w:r w:rsidR="003744CF" w:rsidRPr="00203744">
        <w:rPr>
          <w:color w:val="000000" w:themeColor="text1"/>
        </w:rPr>
        <w:t xml:space="preserve">Alat permainan </w:t>
      </w:r>
      <w:r w:rsidR="00976FBB" w:rsidRPr="00976FBB">
        <w:rPr>
          <w:i/>
          <w:iCs/>
          <w:color w:val="000000" w:themeColor="text1"/>
        </w:rPr>
        <w:t xml:space="preserve">Little </w:t>
      </w:r>
      <w:proofErr w:type="gramStart"/>
      <w:r w:rsidR="00976FBB" w:rsidRPr="00976FBB">
        <w:rPr>
          <w:i/>
          <w:iCs/>
          <w:color w:val="000000" w:themeColor="text1"/>
        </w:rPr>
        <w:t>Uno</w:t>
      </w:r>
      <w:r w:rsidR="003744CF" w:rsidRPr="00203744">
        <w:rPr>
          <w:i/>
          <w:iCs/>
          <w:color w:val="000000" w:themeColor="text1"/>
        </w:rPr>
        <w:t xml:space="preserve"> </w:t>
      </w:r>
      <w:r w:rsidR="003744CF" w:rsidRPr="00203744">
        <w:rPr>
          <w:color w:val="000000" w:themeColor="text1"/>
        </w:rPr>
        <w:t xml:space="preserve"> ini</w:t>
      </w:r>
      <w:proofErr w:type="gramEnd"/>
      <w:r w:rsidR="003744CF" w:rsidRPr="00203744">
        <w:rPr>
          <w:color w:val="000000" w:themeColor="text1"/>
        </w:rPr>
        <w:t xml:space="preserve"> lebih kecil atau lebih rendah dibanding permainan </w:t>
      </w:r>
      <w:r w:rsidR="003744CF" w:rsidRPr="00203744">
        <w:rPr>
          <w:i/>
          <w:iCs/>
          <w:color w:val="000000" w:themeColor="text1"/>
        </w:rPr>
        <w:t xml:space="preserve">Uno </w:t>
      </w:r>
      <w:r w:rsidR="003744CF" w:rsidRPr="00203744">
        <w:rPr>
          <w:color w:val="000000" w:themeColor="text1"/>
        </w:rPr>
        <w:t xml:space="preserve"> karena menyesuaikan dengan karakteristik anak</w:t>
      </w:r>
      <w:r w:rsidR="003744CF">
        <w:rPr>
          <w:color w:val="000000" w:themeColor="text1"/>
          <w:lang w:val="id-ID"/>
        </w:rPr>
        <w:t xml:space="preserve">. </w:t>
      </w:r>
      <w:r w:rsidR="003744CF" w:rsidRPr="002073DC">
        <w:rPr>
          <w:color w:val="000000" w:themeColor="text1"/>
          <w:lang w:val="id-ID"/>
        </w:rPr>
        <w:t>Berdasarkan hasil penelitian Hedberg (2010) bahwa penggunaan permainan jengan atau Uno merupakan cara efektif untuk memperoleh antusias anak hingga mereka bersemangat dalam melaku</w:t>
      </w:r>
      <w:r w:rsidR="003744CF">
        <w:rPr>
          <w:color w:val="000000" w:themeColor="text1"/>
          <w:lang w:val="id-ID"/>
        </w:rPr>
        <w:t>kan aktifitas permainan edukasi.</w:t>
      </w:r>
    </w:p>
    <w:p w14:paraId="3E371FB6" w14:textId="75FB3F48" w:rsidR="002073DC" w:rsidRPr="00584392" w:rsidRDefault="002073DC" w:rsidP="00465657">
      <w:pPr>
        <w:spacing w:line="276" w:lineRule="auto"/>
        <w:ind w:firstLine="720"/>
        <w:jc w:val="both"/>
        <w:rPr>
          <w:color w:val="000000" w:themeColor="text1"/>
          <w:lang w:val="id-ID"/>
        </w:rPr>
      </w:pPr>
      <w:r w:rsidRPr="002073DC">
        <w:rPr>
          <w:color w:val="000000" w:themeColor="text1"/>
        </w:rPr>
        <w:t>Keunika</w:t>
      </w:r>
      <w:r w:rsidR="003744CF">
        <w:rPr>
          <w:color w:val="000000" w:themeColor="text1"/>
          <w:lang w:val="id-ID"/>
        </w:rPr>
        <w:t>n</w:t>
      </w:r>
      <w:r w:rsidRPr="002073DC">
        <w:rPr>
          <w:color w:val="000000" w:themeColor="text1"/>
        </w:rPr>
        <w:t xml:space="preserve"> tersebut untuk membedakan produk antara permainan Uno Stacko dengan alat permainan edukatif </w:t>
      </w:r>
      <w:r w:rsidR="00976FBB" w:rsidRPr="00976FBB">
        <w:rPr>
          <w:i/>
          <w:iCs/>
          <w:color w:val="000000" w:themeColor="text1"/>
        </w:rPr>
        <w:t>Little Uno</w:t>
      </w:r>
      <w:r w:rsidRPr="002073DC">
        <w:rPr>
          <w:color w:val="000000" w:themeColor="text1"/>
        </w:rPr>
        <w:t xml:space="preserve">. Proses pembuatan alat permainan edukatif </w:t>
      </w:r>
      <w:r w:rsidR="00976FBB" w:rsidRPr="00976FBB">
        <w:rPr>
          <w:i/>
          <w:iCs/>
          <w:color w:val="000000" w:themeColor="text1"/>
        </w:rPr>
        <w:t>Little Uno</w:t>
      </w:r>
      <w:r w:rsidRPr="002073DC">
        <w:rPr>
          <w:color w:val="000000" w:themeColor="text1"/>
        </w:rPr>
        <w:t xml:space="preserve"> diawali dengan membuat desig</w:t>
      </w:r>
      <w:r w:rsidR="003744CF">
        <w:rPr>
          <w:color w:val="000000" w:themeColor="text1"/>
        </w:rPr>
        <w:t>n produk yang terdiri dari desi</w:t>
      </w:r>
      <w:r w:rsidRPr="002073DC">
        <w:rPr>
          <w:color w:val="000000" w:themeColor="text1"/>
        </w:rPr>
        <w:t>g</w:t>
      </w:r>
      <w:r w:rsidR="003744CF">
        <w:rPr>
          <w:color w:val="000000" w:themeColor="text1"/>
          <w:lang w:val="id-ID"/>
        </w:rPr>
        <w:t>n</w:t>
      </w:r>
      <w:r w:rsidRPr="002073DC">
        <w:rPr>
          <w:color w:val="000000" w:themeColor="text1"/>
        </w:rPr>
        <w:t xml:space="preserve"> alat permainan edukatif </w:t>
      </w:r>
      <w:r w:rsidR="00976FBB" w:rsidRPr="00976FBB">
        <w:rPr>
          <w:i/>
          <w:iCs/>
          <w:color w:val="000000" w:themeColor="text1"/>
        </w:rPr>
        <w:t>Little Uno</w:t>
      </w:r>
      <w:r w:rsidRPr="002073DC">
        <w:rPr>
          <w:color w:val="000000" w:themeColor="text1"/>
        </w:rPr>
        <w:t xml:space="preserve">, design penugasan pada balok, design kartu gambar dan kartu huruf dan design buku panduan alat permainan edukatif </w:t>
      </w:r>
      <w:r w:rsidR="00976FBB" w:rsidRPr="00976FBB">
        <w:rPr>
          <w:i/>
          <w:iCs/>
          <w:color w:val="000000" w:themeColor="text1"/>
        </w:rPr>
        <w:t>Little Uno</w:t>
      </w:r>
      <w:r w:rsidRPr="002073DC">
        <w:rPr>
          <w:color w:val="000000" w:themeColor="text1"/>
        </w:rPr>
        <w:t xml:space="preserve">. Kemudian dilakukan proses pembuatan alat permainan edukatif dengan pembuatan balok </w:t>
      </w:r>
      <w:r w:rsidR="00976FBB" w:rsidRPr="00976FBB">
        <w:rPr>
          <w:i/>
          <w:iCs/>
          <w:color w:val="000000" w:themeColor="text1"/>
        </w:rPr>
        <w:t>Little Uno</w:t>
      </w:r>
      <w:r w:rsidRPr="002073DC">
        <w:rPr>
          <w:color w:val="000000" w:themeColor="text1"/>
        </w:rPr>
        <w:t xml:space="preserve">, mencetak design penugasan pada balok di kertas stiker, mencetak design kartu huruf dan kartu gambar pada </w:t>
      </w:r>
      <w:r w:rsidRPr="00F930B0">
        <w:rPr>
          <w:i/>
          <w:iCs/>
          <w:color w:val="000000" w:themeColor="text1"/>
        </w:rPr>
        <w:t>artpaper</w:t>
      </w:r>
      <w:r w:rsidRPr="002073DC">
        <w:rPr>
          <w:color w:val="000000" w:themeColor="text1"/>
        </w:rPr>
        <w:t xml:space="preserve"> dan mencetak buku panduan di </w:t>
      </w:r>
      <w:r w:rsidRPr="00F930B0">
        <w:rPr>
          <w:i/>
          <w:iCs/>
          <w:color w:val="000000" w:themeColor="text1"/>
        </w:rPr>
        <w:t>artpaper</w:t>
      </w:r>
      <w:r w:rsidRPr="002073DC">
        <w:rPr>
          <w:color w:val="000000" w:themeColor="text1"/>
        </w:rPr>
        <w:t xml:space="preserve"> ukuran A5. setelah proses pembuatan selesai maka dilanjutkan dengan membeli</w:t>
      </w:r>
      <w:r w:rsidRPr="00F930B0">
        <w:rPr>
          <w:i/>
          <w:iCs/>
          <w:color w:val="000000" w:themeColor="text1"/>
        </w:rPr>
        <w:t xml:space="preserve"> box</w:t>
      </w:r>
      <w:r w:rsidRPr="002073DC">
        <w:rPr>
          <w:color w:val="000000" w:themeColor="text1"/>
        </w:rPr>
        <w:t xml:space="preserve"> plastik dan dilengkapi stiker alat permainan edukatif </w:t>
      </w:r>
      <w:r w:rsidR="00976FBB" w:rsidRPr="00976FBB">
        <w:rPr>
          <w:i/>
          <w:iCs/>
          <w:color w:val="000000" w:themeColor="text1"/>
        </w:rPr>
        <w:t>Little Uno</w:t>
      </w:r>
      <w:r w:rsidRPr="002073DC">
        <w:rPr>
          <w:color w:val="000000" w:themeColor="text1"/>
        </w:rPr>
        <w:t xml:space="preserve"> sebagai kemasan dari alat permainan edukatif </w:t>
      </w:r>
      <w:r w:rsidR="00976FBB" w:rsidRPr="00976FBB">
        <w:rPr>
          <w:i/>
          <w:iCs/>
          <w:color w:val="000000" w:themeColor="text1"/>
        </w:rPr>
        <w:t>Little Uno</w:t>
      </w:r>
      <w:r w:rsidRPr="002073DC">
        <w:rPr>
          <w:color w:val="000000" w:themeColor="text1"/>
        </w:rPr>
        <w:t>. Alat permainan eduka</w:t>
      </w:r>
      <w:r w:rsidR="00F930B0">
        <w:rPr>
          <w:color w:val="000000" w:themeColor="text1"/>
        </w:rPr>
        <w:t xml:space="preserve">tif </w:t>
      </w:r>
      <w:r w:rsidR="00976FBB" w:rsidRPr="00976FBB">
        <w:rPr>
          <w:i/>
          <w:iCs/>
          <w:color w:val="000000" w:themeColor="text1"/>
        </w:rPr>
        <w:t>Little Uno</w:t>
      </w:r>
      <w:r w:rsidR="00F930B0">
        <w:rPr>
          <w:color w:val="000000" w:themeColor="text1"/>
        </w:rPr>
        <w:t xml:space="preserve"> dikemas dalam </w:t>
      </w:r>
      <w:r w:rsidR="00F930B0" w:rsidRPr="00F930B0">
        <w:rPr>
          <w:i/>
          <w:iCs/>
          <w:color w:val="000000" w:themeColor="text1"/>
        </w:rPr>
        <w:t>bo</w:t>
      </w:r>
      <w:r w:rsidR="00F930B0" w:rsidRPr="00F930B0">
        <w:rPr>
          <w:i/>
          <w:iCs/>
          <w:color w:val="000000" w:themeColor="text1"/>
          <w:lang w:val="id-ID"/>
        </w:rPr>
        <w:t>x</w:t>
      </w:r>
      <w:r w:rsidRPr="002073DC">
        <w:rPr>
          <w:color w:val="000000" w:themeColor="text1"/>
        </w:rPr>
        <w:t xml:space="preserve"> plastik tujuannya agar kemasan awet</w:t>
      </w:r>
      <w:r w:rsidR="00584392">
        <w:rPr>
          <w:color w:val="000000" w:themeColor="text1"/>
          <w:lang w:val="id-ID"/>
        </w:rPr>
        <w:t xml:space="preserve"> atau kuat</w:t>
      </w:r>
      <w:r w:rsidRPr="002073DC">
        <w:rPr>
          <w:color w:val="000000" w:themeColor="text1"/>
        </w:rPr>
        <w:t>, dapat dibawah kemana-mana atau bisa disebut dengan efektif dan fleksibel</w:t>
      </w:r>
      <w:r w:rsidR="00463F5A">
        <w:rPr>
          <w:color w:val="000000" w:themeColor="text1"/>
          <w:lang w:val="id-ID"/>
        </w:rPr>
        <w:t xml:space="preserve">. Sesuai dengan pendapat </w:t>
      </w:r>
      <w:r w:rsidR="00463F5A" w:rsidRPr="00463F5A">
        <w:rPr>
          <w:color w:val="000000" w:themeColor="text1"/>
          <w:lang w:val="id-ID"/>
        </w:rPr>
        <w:t xml:space="preserve">Sulastri </w:t>
      </w:r>
      <w:r w:rsidR="00463F5A">
        <w:rPr>
          <w:color w:val="000000" w:themeColor="text1"/>
          <w:lang w:val="id-ID"/>
        </w:rPr>
        <w:t>(</w:t>
      </w:r>
      <w:r w:rsidR="00463F5A" w:rsidRPr="00463F5A">
        <w:rPr>
          <w:color w:val="000000" w:themeColor="text1"/>
          <w:lang w:val="id-ID"/>
        </w:rPr>
        <w:t>2017)</w:t>
      </w:r>
      <w:r w:rsidR="00463F5A">
        <w:rPr>
          <w:color w:val="000000" w:themeColor="text1"/>
          <w:lang w:val="id-ID"/>
        </w:rPr>
        <w:t xml:space="preserve"> bahwa syarat </w:t>
      </w:r>
      <w:r w:rsidR="00463F5A" w:rsidRPr="009C7787">
        <w:rPr>
          <w:color w:val="000000" w:themeColor="text1"/>
          <w:lang w:val="id-ID"/>
        </w:rPr>
        <w:t xml:space="preserve">APE yaitu 1) syarat edukatif yang artinya pembuatan APE disesuaikan dengan tujuan program </w:t>
      </w:r>
      <w:r w:rsidR="00463F5A" w:rsidRPr="009C7787">
        <w:rPr>
          <w:color w:val="000000" w:themeColor="text1"/>
          <w:lang w:val="id-ID"/>
        </w:rPr>
        <w:t xml:space="preserve">pendidikan, </w:t>
      </w:r>
      <w:r w:rsidR="00584392">
        <w:rPr>
          <w:color w:val="000000" w:themeColor="text1"/>
          <w:lang w:val="id-ID"/>
        </w:rPr>
        <w:t>s</w:t>
      </w:r>
      <w:r w:rsidR="00463F5A" w:rsidRPr="009C7787">
        <w:rPr>
          <w:color w:val="000000" w:themeColor="text1"/>
          <w:lang w:val="id-ID"/>
        </w:rPr>
        <w:t>erta dapat membantu akti</w:t>
      </w:r>
      <w:r w:rsidR="00463F5A" w:rsidRPr="00203744">
        <w:rPr>
          <w:color w:val="000000" w:themeColor="text1"/>
          <w:lang w:val="id-ID"/>
        </w:rPr>
        <w:t>v</w:t>
      </w:r>
      <w:r w:rsidR="00463F5A" w:rsidRPr="009C7787">
        <w:rPr>
          <w:color w:val="000000" w:themeColor="text1"/>
          <w:lang w:val="id-ID"/>
        </w:rPr>
        <w:t>itas dan kreatifitas anak sesuai tahap perkembangannya. 2) syarat teknis, bentuk dan ukuran tidak menimbulkan kesalahan konsep, multiguna, dibuat dengan bahan yang aman dan kuat (tidak mengandu</w:t>
      </w:r>
      <w:r w:rsidR="00463F5A" w:rsidRPr="00203744">
        <w:rPr>
          <w:color w:val="000000" w:themeColor="text1"/>
          <w:lang w:val="id-ID"/>
        </w:rPr>
        <w:t>ng</w:t>
      </w:r>
      <w:r w:rsidR="00463F5A" w:rsidRPr="009C7787">
        <w:rPr>
          <w:color w:val="000000" w:themeColor="text1"/>
          <w:lang w:val="id-ID"/>
        </w:rPr>
        <w:t xml:space="preserve"> unsur membahayakan bagi anak), serta mudah digunakan, menambah kesenangan anak untuk bereksperimen dan bereksplorasi. </w:t>
      </w:r>
      <w:r w:rsidR="00463F5A" w:rsidRPr="00203744">
        <w:rPr>
          <w:color w:val="000000" w:themeColor="text1"/>
        </w:rPr>
        <w:t xml:space="preserve">3) </w:t>
      </w:r>
      <w:proofErr w:type="gramStart"/>
      <w:r w:rsidR="00463F5A" w:rsidRPr="00203744">
        <w:rPr>
          <w:color w:val="000000" w:themeColor="text1"/>
        </w:rPr>
        <w:t>syarat</w:t>
      </w:r>
      <w:proofErr w:type="gramEnd"/>
      <w:r w:rsidR="00463F5A" w:rsidRPr="00203744">
        <w:rPr>
          <w:color w:val="000000" w:themeColor="text1"/>
        </w:rPr>
        <w:t xml:space="preserve"> estetika, antara lain  bentuk yang ergonomis, fleksibel, mudah dibawa oleh anak, keserasi</w:t>
      </w:r>
      <w:r w:rsidR="00584392">
        <w:rPr>
          <w:color w:val="000000" w:themeColor="text1"/>
        </w:rPr>
        <w:t>an ukuran serta kombinasi warna</w:t>
      </w:r>
      <w:r w:rsidR="00584392">
        <w:rPr>
          <w:color w:val="000000" w:themeColor="text1"/>
          <w:lang w:val="id-ID"/>
        </w:rPr>
        <w:t>.</w:t>
      </w:r>
    </w:p>
    <w:p w14:paraId="60853E65" w14:textId="4D5D297C" w:rsidR="003414E8" w:rsidRDefault="00A1441A" w:rsidP="00465657">
      <w:pPr>
        <w:spacing w:line="276" w:lineRule="auto"/>
        <w:ind w:firstLine="720"/>
        <w:jc w:val="both"/>
        <w:rPr>
          <w:color w:val="000000" w:themeColor="text1"/>
        </w:rPr>
      </w:pPr>
      <w:r w:rsidRPr="00A1441A">
        <w:rPr>
          <w:color w:val="000000" w:themeColor="text1"/>
        </w:rPr>
        <w:t>Validator pada validasi media dan materi dilakukan oleh dosen PG PAUD, Fakultas Ilmu Pendidikan, Unesa yang telah memenuhi kriteria yang ditentukan.</w:t>
      </w:r>
      <w:r>
        <w:rPr>
          <w:color w:val="000000" w:themeColor="text1"/>
          <w:lang w:val="id-ID"/>
        </w:rPr>
        <w:t xml:space="preserve"> </w:t>
      </w:r>
      <w:r w:rsidRPr="00A1441A">
        <w:rPr>
          <w:color w:val="000000" w:themeColor="text1"/>
          <w:lang w:val="id-ID"/>
        </w:rPr>
        <w:t xml:space="preserve">Validasi media cukup dilakukan sekali karena tidak terdapat tanggapan negatif dan revisi produk. Hasil dari validasi media yakni 94% dengan tanggapan bahwa alat permainan edukatif </w:t>
      </w:r>
      <w:r w:rsidR="00976FBB" w:rsidRPr="00976FBB">
        <w:rPr>
          <w:i/>
          <w:iCs/>
          <w:color w:val="000000" w:themeColor="text1"/>
          <w:lang w:val="id-ID"/>
        </w:rPr>
        <w:t>Little Uno</w:t>
      </w:r>
      <w:r w:rsidRPr="00A1441A">
        <w:rPr>
          <w:color w:val="000000" w:themeColor="text1"/>
          <w:lang w:val="id-ID"/>
        </w:rPr>
        <w:t xml:space="preserve"> layak digunakan untuk anak usia 5-6 tahun. Sehingga, dapat dinyatakan bahwa alat permainan edukatif </w:t>
      </w:r>
      <w:r w:rsidR="00976FBB" w:rsidRPr="00976FBB">
        <w:rPr>
          <w:i/>
          <w:iCs/>
          <w:color w:val="000000" w:themeColor="text1"/>
          <w:lang w:val="id-ID"/>
        </w:rPr>
        <w:t>Little Uno</w:t>
      </w:r>
      <w:r w:rsidRPr="00A1441A">
        <w:rPr>
          <w:color w:val="000000" w:themeColor="text1"/>
          <w:lang w:val="id-ID"/>
        </w:rPr>
        <w:t xml:space="preserve"> sangat valid dan siap digunakan tanpa revisi. Sedangkan mengenai validasi oleh ahli materi dilakukan dua kali. Validasi pertama mendapatkan hasil sebesar</w:t>
      </w:r>
      <w:r w:rsidR="00B20E55">
        <w:rPr>
          <w:color w:val="000000" w:themeColor="text1"/>
          <w:lang w:val="id-ID"/>
        </w:rPr>
        <w:t xml:space="preserve"> 79% yang </w:t>
      </w:r>
      <w:r w:rsidR="00B20E55" w:rsidRPr="0006437D">
        <w:rPr>
          <w:color w:val="000000" w:themeColor="text1"/>
          <w:lang w:val="id-ID"/>
        </w:rPr>
        <w:t xml:space="preserve">menunjukkan bahwa </w:t>
      </w:r>
      <w:r w:rsidR="00B20E55">
        <w:rPr>
          <w:color w:val="000000" w:themeColor="text1"/>
          <w:lang w:val="id-ID"/>
        </w:rPr>
        <w:t xml:space="preserve">materi pada APE </w:t>
      </w:r>
      <w:r w:rsidR="00976FBB" w:rsidRPr="00976FBB">
        <w:rPr>
          <w:i/>
          <w:iCs/>
          <w:color w:val="000000" w:themeColor="text1"/>
          <w:lang w:val="id-ID"/>
        </w:rPr>
        <w:t>Little Uno</w:t>
      </w:r>
      <w:r w:rsidR="00B20E55">
        <w:rPr>
          <w:color w:val="000000" w:themeColor="text1"/>
          <w:lang w:val="id-ID"/>
        </w:rPr>
        <w:t xml:space="preserve"> dinyatakan </w:t>
      </w:r>
      <w:r w:rsidR="00B20E55">
        <w:rPr>
          <w:rFonts w:eastAsia="Times New Roman"/>
          <w:color w:val="000000" w:themeColor="text1"/>
          <w:lang w:val="id-ID"/>
        </w:rPr>
        <w:t>v</w:t>
      </w:r>
      <w:r w:rsidR="00B20E55" w:rsidRPr="008B3356">
        <w:rPr>
          <w:rFonts w:eastAsia="Times New Roman"/>
          <w:color w:val="000000" w:themeColor="text1"/>
          <w:lang w:val="id-ID"/>
        </w:rPr>
        <w:t xml:space="preserve">alid dan dapat digunakan </w:t>
      </w:r>
      <w:r w:rsidR="00B20E55">
        <w:rPr>
          <w:rFonts w:eastAsia="Times New Roman"/>
          <w:color w:val="000000" w:themeColor="text1"/>
          <w:lang w:val="id-ID"/>
        </w:rPr>
        <w:t xml:space="preserve">akan tetapi </w:t>
      </w:r>
      <w:r w:rsidR="00B20E55" w:rsidRPr="008B3356">
        <w:rPr>
          <w:rFonts w:eastAsia="Times New Roman"/>
          <w:color w:val="000000" w:themeColor="text1"/>
          <w:lang w:val="id-ID"/>
        </w:rPr>
        <w:t xml:space="preserve">perlu </w:t>
      </w:r>
      <w:r w:rsidR="00B20E55">
        <w:rPr>
          <w:rFonts w:eastAsia="Times New Roman"/>
          <w:color w:val="000000" w:themeColor="text1"/>
          <w:lang w:val="id-ID"/>
        </w:rPr>
        <w:t xml:space="preserve">dilakukan </w:t>
      </w:r>
      <w:r w:rsidR="00B20E55" w:rsidRPr="008B3356">
        <w:rPr>
          <w:rFonts w:eastAsia="Times New Roman"/>
          <w:color w:val="000000" w:themeColor="text1"/>
          <w:lang w:val="id-ID"/>
        </w:rPr>
        <w:t>revisi kecil</w:t>
      </w:r>
      <w:r w:rsidR="00B20E55">
        <w:rPr>
          <w:rFonts w:eastAsia="Times New Roman"/>
          <w:color w:val="000000" w:themeColor="text1"/>
          <w:lang w:val="id-ID"/>
        </w:rPr>
        <w:t xml:space="preserve">. Ahli materi memberikan saran dan tanggapan sebagai revisi kecil yang meliputi 1) </w:t>
      </w:r>
      <w:r w:rsidR="00B20E55" w:rsidRPr="002468E3">
        <w:rPr>
          <w:rFonts w:eastAsia="Times New Roman"/>
          <w:color w:val="000000" w:themeColor="text1"/>
          <w:lang w:val="id-ID"/>
        </w:rPr>
        <w:t xml:space="preserve">Sebaiknya anak usia 5-6 tahun sudah bisa distimulasi untuk mengenal kata, jadi kartu huruf bergambar yang sudah disediakan bisa </w:t>
      </w:r>
      <w:r w:rsidR="00B20E55">
        <w:rPr>
          <w:rFonts w:eastAsia="Times New Roman"/>
          <w:color w:val="000000" w:themeColor="text1"/>
          <w:lang w:val="id-ID"/>
        </w:rPr>
        <w:t>dimanfaatkan dalam permainan, 2)</w:t>
      </w:r>
      <w:r w:rsidR="00B20E55" w:rsidRPr="002468E3">
        <w:rPr>
          <w:rFonts w:eastAsia="Times New Roman"/>
          <w:color w:val="000000" w:themeColor="text1"/>
          <w:lang w:val="id-ID"/>
        </w:rPr>
        <w:t xml:space="preserve"> Lambang huruf sebaiknya bisa langsung saja dimanfaatkan deng</w:t>
      </w:r>
      <w:r w:rsidR="00B20E55">
        <w:rPr>
          <w:rFonts w:eastAsia="Times New Roman"/>
          <w:color w:val="000000" w:themeColor="text1"/>
          <w:lang w:val="id-ID"/>
        </w:rPr>
        <w:t xml:space="preserve">an menyusun kata/mengenal kata yang menyesuaikan tema. </w:t>
      </w:r>
      <w:r w:rsidR="003414E8" w:rsidRPr="00B20E55">
        <w:rPr>
          <w:color w:val="000000" w:themeColor="text1"/>
          <w:lang w:val="id-ID"/>
        </w:rPr>
        <w:t xml:space="preserve"> </w:t>
      </w:r>
      <w:r w:rsidR="00A54509">
        <w:rPr>
          <w:color w:val="000000" w:themeColor="text1"/>
          <w:lang w:val="id-ID"/>
        </w:rPr>
        <w:t xml:space="preserve">Sesuai dengan </w:t>
      </w:r>
      <w:r w:rsidR="00A54509" w:rsidRPr="00203744">
        <w:rPr>
          <w:color w:val="000000" w:themeColor="text1"/>
        </w:rPr>
        <w:t>Peraturan Menteri Pendidikan dan Kebudayaan RI No. 137 Tahun 2014 Tentang Standar Nasional Pendidikan Anak Usia Dini bahwa “Berpikir simbolik, mencakup kemampuan mengenal, menyebutkan, dan menggunakan konsep bilangan, mengenal huruf, serta mampu merepresentasikan berbagai benda dan imajinasinya dalam bentuk gambar.”</w:t>
      </w:r>
    </w:p>
    <w:p w14:paraId="7ED0100C" w14:textId="0DDE9B34" w:rsidR="0040656E" w:rsidRPr="00465657" w:rsidRDefault="000347A3" w:rsidP="00465657">
      <w:pPr>
        <w:spacing w:line="276" w:lineRule="auto"/>
        <w:ind w:firstLine="720"/>
        <w:jc w:val="both"/>
        <w:rPr>
          <w:color w:val="000000" w:themeColor="text1"/>
        </w:rPr>
      </w:pPr>
      <w:r w:rsidRPr="000347A3">
        <w:rPr>
          <w:color w:val="000000" w:themeColor="text1"/>
        </w:rPr>
        <w:t xml:space="preserve">1) 5 anak mengetahui huruf A-Z, dari ke lima anak yang bernama Tiya, Asa, Jihan, Bila dan Putri dapat menyebutkan dengan  lantang huruf A-Z. 2) 5 anak mampu menunjukkan lambang huruf kapital A-Z, Tiya, Asa, Jihan, Bila dan Putri mengetahui dan dapat menunjukkan lambang huruf kapital A-Z dengan benar. 3) 5 Anak mampu menunjukkan lambang huruf kecil A-Z, Tiya, Asa, Jihan, Bila dan Putri dapat mengetahui huruf kecil dan mampu menunjukkan lambang huruf kecil dengan benar. 4) 5 Anak mengetahui huruf konsonan, Tiya, Jihan, Bila dan Asa ketika mendapat penugasan huruf konsonan dapat menjawab dengan spontan dan baik namun satu anak yang bernama putri masih bingung akan tetapi setelah diberi tahu Putri dapat menjawab huruf konsonan dengan baik. 5) 5 Anak mampu menyebutkan lambang huruf vokal. Tiya, Jihan, Bila dan Asa ketika </w:t>
      </w:r>
      <w:r w:rsidRPr="000347A3">
        <w:rPr>
          <w:color w:val="000000" w:themeColor="text1"/>
        </w:rPr>
        <w:lastRenderedPageBreak/>
        <w:t>mendapat penugasan huruf vokal dapat menjawab dengan spontan dan baik namun satu anak yang bernama putri masih bingung akan tetapi setelah diberi tahu bahwa huruf vokal yaitu A, I, U, E, O Putri dapat menjawab huruf konsonan dengan baik dan benar. 6) 5 Anak mampu melengkapi huruf menjadi sebuah kata. Jihan, Tiya, Asa, Putri dan Bila mampu melengkapi huruf dengan benar, seperti U, ..., A, R anak mampu melengkapi titik-titik sehingga menjadi sebuah kata yaitu ULAR. 7) 4 Anak mampu menyusun huruf menjadi sebuah kata. Jihan, Bila, Asa, dan Tiya mampu menyusun huruf dengan kartu huruf menjadi sebuah kata, seperti harimau yang terdiri dari huruf H, A, R, I, M, A, U. 8) 5 Anak mampu membaca kata pada kartu gambar. Jihan, Tiya, Asa, Bila dan Putri ketika mendapat penugasan membaca tulisan pada kartu gambar semuanya dapat membaca dengan lantang dan benar. Seperti pada kartu gambar binatang singa, mereka dapat membaca 'singa' dengan lantang dan benar.</w:t>
      </w:r>
    </w:p>
    <w:p w14:paraId="5D0AB87A" w14:textId="77777777" w:rsidR="00C734D7" w:rsidRPr="00C734D7" w:rsidRDefault="00C734D7" w:rsidP="00465657">
      <w:pPr>
        <w:pBdr>
          <w:top w:val="nil"/>
          <w:left w:val="nil"/>
          <w:bottom w:val="nil"/>
          <w:right w:val="nil"/>
          <w:between w:val="nil"/>
        </w:pBdr>
        <w:spacing w:line="276" w:lineRule="auto"/>
        <w:jc w:val="both"/>
        <w:rPr>
          <w:color w:val="000000" w:themeColor="text1"/>
          <w:lang w:val="id-ID"/>
        </w:rPr>
      </w:pPr>
    </w:p>
    <w:p w14:paraId="4ECA4528" w14:textId="1E3717E3" w:rsidR="0052452D" w:rsidRPr="0052452D" w:rsidRDefault="0052452D" w:rsidP="00465657">
      <w:pPr>
        <w:pBdr>
          <w:top w:val="nil"/>
          <w:left w:val="nil"/>
          <w:bottom w:val="nil"/>
          <w:right w:val="nil"/>
          <w:between w:val="nil"/>
        </w:pBdr>
        <w:spacing w:line="276" w:lineRule="auto"/>
        <w:jc w:val="both"/>
        <w:rPr>
          <w:b/>
          <w:bCs/>
          <w:color w:val="000000" w:themeColor="text1"/>
          <w:lang w:val="id-ID"/>
        </w:rPr>
      </w:pPr>
      <w:r w:rsidRPr="0052452D">
        <w:rPr>
          <w:b/>
          <w:bCs/>
          <w:color w:val="000000" w:themeColor="text1"/>
          <w:lang w:val="id-ID"/>
        </w:rPr>
        <w:t>PENUTUP</w:t>
      </w:r>
    </w:p>
    <w:p w14:paraId="429C2141" w14:textId="14CC9C47" w:rsidR="0052452D" w:rsidRDefault="0052452D" w:rsidP="00465657">
      <w:pPr>
        <w:pBdr>
          <w:top w:val="nil"/>
          <w:left w:val="nil"/>
          <w:bottom w:val="nil"/>
          <w:right w:val="nil"/>
          <w:between w:val="nil"/>
        </w:pBdr>
        <w:spacing w:line="276" w:lineRule="auto"/>
        <w:jc w:val="both"/>
        <w:rPr>
          <w:b/>
          <w:bCs/>
          <w:color w:val="000000" w:themeColor="text1"/>
          <w:lang w:val="id-ID"/>
        </w:rPr>
      </w:pPr>
      <w:r w:rsidRPr="0052452D">
        <w:rPr>
          <w:b/>
          <w:bCs/>
          <w:color w:val="000000" w:themeColor="text1"/>
          <w:lang w:val="id-ID"/>
        </w:rPr>
        <w:t>Kesimpulan</w:t>
      </w:r>
    </w:p>
    <w:p w14:paraId="3BFFC078" w14:textId="6DF8C7BA" w:rsidR="00686D5B" w:rsidRPr="00C47BCE" w:rsidRDefault="00726150" w:rsidP="00465657">
      <w:pPr>
        <w:pBdr>
          <w:top w:val="nil"/>
          <w:left w:val="nil"/>
          <w:bottom w:val="nil"/>
          <w:right w:val="nil"/>
          <w:between w:val="nil"/>
        </w:pBdr>
        <w:spacing w:line="276" w:lineRule="auto"/>
        <w:ind w:firstLine="720"/>
        <w:jc w:val="both"/>
        <w:rPr>
          <w:color w:val="000000" w:themeColor="text1"/>
          <w:lang w:val="id-ID"/>
        </w:rPr>
      </w:pPr>
      <w:r>
        <w:rPr>
          <w:rStyle w:val="fontstyle01"/>
        </w:rPr>
        <w:t>Berdasarkan hasil penelitian dan pembahasan</w:t>
      </w:r>
      <w:r>
        <w:rPr>
          <w:color w:val="000000"/>
        </w:rPr>
        <w:br/>
      </w:r>
      <w:r>
        <w:rPr>
          <w:rStyle w:val="fontstyle01"/>
        </w:rPr>
        <w:t xml:space="preserve">mengenai </w:t>
      </w:r>
      <w:r>
        <w:rPr>
          <w:color w:val="000000" w:themeColor="text1"/>
          <w:lang w:val="id-ID"/>
        </w:rPr>
        <w:t xml:space="preserve">alat permainan edukatif </w:t>
      </w:r>
      <w:r w:rsidR="00976FBB" w:rsidRPr="00976FBB">
        <w:rPr>
          <w:i/>
          <w:iCs/>
          <w:color w:val="000000" w:themeColor="text1"/>
          <w:lang w:val="id-ID"/>
        </w:rPr>
        <w:t>Little Uno</w:t>
      </w:r>
      <w:r>
        <w:rPr>
          <w:rStyle w:val="fontstyle01"/>
        </w:rPr>
        <w:t>, kesimpulan yang</w:t>
      </w:r>
      <w:r w:rsidR="00C4642F">
        <w:rPr>
          <w:color w:val="000000"/>
          <w:lang w:val="id-ID"/>
        </w:rPr>
        <w:t xml:space="preserve"> </w:t>
      </w:r>
      <w:r w:rsidR="00C4642F">
        <w:rPr>
          <w:rStyle w:val="fontstyle01"/>
        </w:rPr>
        <w:t xml:space="preserve">didapatkan yaitu </w:t>
      </w:r>
      <w:r>
        <w:rPr>
          <w:rStyle w:val="fontstyle01"/>
        </w:rPr>
        <w:t xml:space="preserve">1) Proses pengembangan </w:t>
      </w:r>
      <w:r w:rsidR="00C4642F">
        <w:rPr>
          <w:color w:val="000000" w:themeColor="text1"/>
          <w:lang w:val="id-ID"/>
        </w:rPr>
        <w:t xml:space="preserve">alat permainan edukatif </w:t>
      </w:r>
      <w:r w:rsidR="00976FBB" w:rsidRPr="00976FBB">
        <w:rPr>
          <w:i/>
          <w:iCs/>
          <w:color w:val="000000" w:themeColor="text1"/>
          <w:lang w:val="id-ID"/>
        </w:rPr>
        <w:t>Little Uno</w:t>
      </w:r>
      <w:r w:rsidR="00C4642F">
        <w:rPr>
          <w:rStyle w:val="fontstyle01"/>
        </w:rPr>
        <w:t xml:space="preserve"> </w:t>
      </w:r>
      <w:r>
        <w:rPr>
          <w:rStyle w:val="fontstyle01"/>
        </w:rPr>
        <w:t>menggunakan model</w:t>
      </w:r>
      <w:r>
        <w:rPr>
          <w:color w:val="000000"/>
        </w:rPr>
        <w:br/>
      </w:r>
      <w:r>
        <w:rPr>
          <w:rStyle w:val="fontstyle01"/>
        </w:rPr>
        <w:t xml:space="preserve">penelitian pengembangan </w:t>
      </w:r>
      <w:r w:rsidR="00C4642F">
        <w:rPr>
          <w:rStyle w:val="fontstyle01"/>
          <w:lang w:val="id-ID"/>
        </w:rPr>
        <w:t xml:space="preserve">dengan prosedur pengembangan ADDIE. </w:t>
      </w:r>
      <w:r>
        <w:rPr>
          <w:rStyle w:val="fontstyle01"/>
        </w:rPr>
        <w:t>Tahapan yang digunakan peneliti</w:t>
      </w:r>
      <w:r>
        <w:rPr>
          <w:color w:val="000000"/>
        </w:rPr>
        <w:br/>
      </w:r>
      <w:r>
        <w:rPr>
          <w:rStyle w:val="fontstyle01"/>
        </w:rPr>
        <w:t xml:space="preserve">di antaranya yaitu </w:t>
      </w:r>
      <w:r w:rsidR="00F82D35">
        <w:rPr>
          <w:i/>
          <w:color w:val="000000" w:themeColor="text1"/>
        </w:rPr>
        <w:t>Analysis</w:t>
      </w:r>
      <w:r w:rsidR="00F82D35">
        <w:rPr>
          <w:i/>
          <w:color w:val="000000" w:themeColor="text1"/>
          <w:lang w:val="id-ID"/>
        </w:rPr>
        <w:t xml:space="preserve">, </w:t>
      </w:r>
      <w:r w:rsidR="00F82D35">
        <w:rPr>
          <w:i/>
          <w:color w:val="000000" w:themeColor="text1"/>
        </w:rPr>
        <w:t>Design</w:t>
      </w:r>
      <w:r w:rsidR="00F82D35">
        <w:rPr>
          <w:i/>
          <w:color w:val="000000" w:themeColor="text1"/>
          <w:lang w:val="id-ID"/>
        </w:rPr>
        <w:t xml:space="preserve">, </w:t>
      </w:r>
      <w:r w:rsidR="00F82D35">
        <w:rPr>
          <w:i/>
          <w:color w:val="000000" w:themeColor="text1"/>
        </w:rPr>
        <w:t>Development</w:t>
      </w:r>
      <w:r w:rsidR="00F82D35">
        <w:rPr>
          <w:i/>
          <w:color w:val="000000" w:themeColor="text1"/>
          <w:lang w:val="id-ID"/>
        </w:rPr>
        <w:t xml:space="preserve">, </w:t>
      </w:r>
      <w:r w:rsidR="00F82D35" w:rsidRPr="00203744">
        <w:rPr>
          <w:i/>
          <w:color w:val="000000" w:themeColor="text1"/>
        </w:rPr>
        <w:t>Implementation and Evaluation</w:t>
      </w:r>
      <w:r>
        <w:rPr>
          <w:rStyle w:val="fontstyle01"/>
        </w:rPr>
        <w:t>.</w:t>
      </w:r>
      <w:r w:rsidR="008E45EF">
        <w:rPr>
          <w:rStyle w:val="fontstyle01"/>
          <w:lang w:val="id-ID"/>
        </w:rPr>
        <w:t xml:space="preserve"> 2</w:t>
      </w:r>
      <w:r w:rsidR="009B40D7">
        <w:rPr>
          <w:rStyle w:val="fontstyle01"/>
          <w:lang w:val="id-ID"/>
        </w:rPr>
        <w:t xml:space="preserve">) </w:t>
      </w:r>
      <w:r w:rsidR="009B40D7" w:rsidRPr="009B40D7">
        <w:rPr>
          <w:rStyle w:val="fontstyle01"/>
          <w:lang w:val="id-ID"/>
        </w:rPr>
        <w:t xml:space="preserve">Kelayakan alat permainan edukatif </w:t>
      </w:r>
      <w:r w:rsidR="00976FBB" w:rsidRPr="00976FBB">
        <w:rPr>
          <w:rStyle w:val="fontstyle01"/>
          <w:i/>
          <w:iCs/>
          <w:lang w:val="id-ID"/>
        </w:rPr>
        <w:t>Little Uno</w:t>
      </w:r>
      <w:r w:rsidR="009B40D7" w:rsidRPr="009B40D7">
        <w:rPr>
          <w:rStyle w:val="fontstyle01"/>
          <w:lang w:val="id-ID"/>
        </w:rPr>
        <w:t xml:space="preserve"> didapatkan melalui hasil validasi ahli dan implementasi terbatas pada 5 anak usia 5-6 tahun. Validasi ahli materi pertama didapatkan hasil 79% yang dinyatakan valid dapat digunakan akan tetapi perlu dilakukan revisi kecil, setelah dilakukan revisi kecil sesuai saran dari ahli materi maka dilakukan validasi materi yang kedua dengan hasil persentase sebesar 99% yang dapat dinyatakan sangat valid dapat digunakan tanpa revisi. Untuk validasi media cukup dilakukan satu kali karena dalam sekali validasi mendapatkan persentase sebesar 94% yang dinyatakan sangat valid dapat digunakan tanpa revisi.  Setelah dinyatakan layak digunakan tanpa revisi maka dilanjutkan untuk melakukan implementasi pada 5 anak usia 5-6 tahun di kecamatan Bungah. Pengambilan data dilakukan dengan observasi </w:t>
      </w:r>
      <w:r w:rsidR="009B40D7">
        <w:rPr>
          <w:rStyle w:val="fontstyle01"/>
          <w:lang w:val="id-ID"/>
        </w:rPr>
        <w:t xml:space="preserve">dengan hasil bahwa </w:t>
      </w:r>
      <w:r w:rsidR="00686D5B" w:rsidRPr="0089324E">
        <w:rPr>
          <w:iCs/>
          <w:color w:val="000000" w:themeColor="text1"/>
          <w:lang w:val="id-ID"/>
        </w:rPr>
        <w:t>1) 5 dari 5 anak mengetahui huruf A-Z dengan baik, 2) 5 dari 5 anak mampu menunjukkan lambang huruf kapital A-Z dengan baik, 3) 5 dari 5 anak mampu menunjukkan lambang h</w:t>
      </w:r>
      <w:r w:rsidR="00497BB4">
        <w:rPr>
          <w:iCs/>
          <w:color w:val="000000" w:themeColor="text1"/>
          <w:lang w:val="id-ID"/>
        </w:rPr>
        <w:t>uruf kecil A-Z dengan baik, 4) 5</w:t>
      </w:r>
      <w:r w:rsidR="00686D5B" w:rsidRPr="0089324E">
        <w:rPr>
          <w:iCs/>
          <w:color w:val="000000" w:themeColor="text1"/>
          <w:lang w:val="id-ID"/>
        </w:rPr>
        <w:t xml:space="preserve"> dari 5 anak mengetahui huruf Vokal 5) 4 dari 5 anak mengetahui huruf konsonan 6) 4 dari 5 anak mampu menyebutkan lambang huruf vokal 7) 5 dari 5 anak mampu melengkapi huruf menjadi sebuah kata dengan baik, 8) 4 dari 5 anak mampu menyusun huruf menjadi sebuah kata dengan baik, 9) 5 </w:t>
      </w:r>
      <w:r w:rsidR="00686D5B" w:rsidRPr="0089324E">
        <w:rPr>
          <w:iCs/>
          <w:color w:val="000000" w:themeColor="text1"/>
          <w:lang w:val="id-ID"/>
        </w:rPr>
        <w:t>dari 5 anak mampu membaca kata pada kartu gambar dengan baik</w:t>
      </w:r>
      <w:r w:rsidR="00C47BCE">
        <w:rPr>
          <w:iCs/>
          <w:color w:val="000000" w:themeColor="text1"/>
          <w:lang w:val="id-ID"/>
        </w:rPr>
        <w:t xml:space="preserve">. Sehingga </w:t>
      </w:r>
      <w:r w:rsidR="00C47BCE">
        <w:rPr>
          <w:color w:val="000000" w:themeColor="text1"/>
          <w:lang w:val="id-ID"/>
        </w:rPr>
        <w:t>alat permainan e</w:t>
      </w:r>
      <w:r w:rsidR="00686D5B" w:rsidRPr="00C47BCE">
        <w:rPr>
          <w:color w:val="000000" w:themeColor="text1"/>
          <w:lang w:val="id-ID"/>
        </w:rPr>
        <w:t xml:space="preserve">dukatif </w:t>
      </w:r>
      <w:r w:rsidR="00976FBB" w:rsidRPr="00976FBB">
        <w:rPr>
          <w:i/>
          <w:iCs/>
          <w:color w:val="000000" w:themeColor="text1"/>
          <w:lang w:val="id-ID"/>
        </w:rPr>
        <w:t>Little Uno</w:t>
      </w:r>
      <w:r w:rsidR="00686D5B" w:rsidRPr="00C47BCE">
        <w:rPr>
          <w:i/>
          <w:iCs/>
          <w:color w:val="000000" w:themeColor="text1"/>
          <w:lang w:val="id-ID"/>
        </w:rPr>
        <w:t xml:space="preserve"> </w:t>
      </w:r>
      <w:r w:rsidR="00C47BCE">
        <w:rPr>
          <w:i/>
          <w:iCs/>
          <w:color w:val="000000" w:themeColor="text1"/>
          <w:lang w:val="id-ID"/>
        </w:rPr>
        <w:t xml:space="preserve">dapat dinyatakan </w:t>
      </w:r>
      <w:r w:rsidR="00686D5B">
        <w:rPr>
          <w:color w:val="000000" w:themeColor="text1"/>
          <w:lang w:val="id-ID"/>
        </w:rPr>
        <w:t xml:space="preserve">layak digunakan dan efektif dalam </w:t>
      </w:r>
      <w:r w:rsidR="00686D5B" w:rsidRPr="00C47BCE">
        <w:rPr>
          <w:color w:val="000000" w:themeColor="text1"/>
          <w:lang w:val="id-ID"/>
        </w:rPr>
        <w:t>meningkatkan kemampuan berfikir simbolik</w:t>
      </w:r>
      <w:r w:rsidR="00C47BCE">
        <w:rPr>
          <w:color w:val="000000" w:themeColor="text1"/>
          <w:lang w:val="id-ID"/>
        </w:rPr>
        <w:t xml:space="preserve"> a</w:t>
      </w:r>
      <w:r w:rsidR="00C47BCE" w:rsidRPr="00C47BCE">
        <w:rPr>
          <w:color w:val="000000" w:themeColor="text1"/>
          <w:lang w:val="id-ID"/>
        </w:rPr>
        <w:t>nak usia 5-6 tahun</w:t>
      </w:r>
    </w:p>
    <w:p w14:paraId="3CE3D16A" w14:textId="5DE52D17" w:rsidR="0052452D" w:rsidRDefault="0052452D" w:rsidP="00465657">
      <w:pPr>
        <w:pBdr>
          <w:top w:val="nil"/>
          <w:left w:val="nil"/>
          <w:bottom w:val="nil"/>
          <w:right w:val="nil"/>
          <w:between w:val="nil"/>
        </w:pBdr>
        <w:spacing w:line="276" w:lineRule="auto"/>
        <w:jc w:val="both"/>
        <w:rPr>
          <w:b/>
          <w:bCs/>
          <w:color w:val="000000" w:themeColor="text1"/>
          <w:lang w:val="id-ID"/>
        </w:rPr>
      </w:pPr>
      <w:r w:rsidRPr="0052452D">
        <w:rPr>
          <w:b/>
          <w:bCs/>
          <w:color w:val="000000" w:themeColor="text1"/>
          <w:lang w:val="id-ID"/>
        </w:rPr>
        <w:t>Saran</w:t>
      </w:r>
    </w:p>
    <w:p w14:paraId="6A8A24DE" w14:textId="416FBFDD" w:rsidR="0052452D" w:rsidRPr="001C1702" w:rsidRDefault="0052452D" w:rsidP="00465657">
      <w:pPr>
        <w:pBdr>
          <w:top w:val="nil"/>
          <w:left w:val="nil"/>
          <w:bottom w:val="nil"/>
          <w:right w:val="nil"/>
          <w:between w:val="nil"/>
        </w:pBdr>
        <w:spacing w:line="276" w:lineRule="auto"/>
        <w:ind w:firstLine="720"/>
        <w:jc w:val="both"/>
        <w:rPr>
          <w:color w:val="000000" w:themeColor="text1"/>
          <w:lang w:val="id-ID"/>
        </w:rPr>
      </w:pPr>
      <w:r w:rsidRPr="001C1702">
        <w:rPr>
          <w:color w:val="000000" w:themeColor="text1"/>
          <w:lang w:val="id-ID"/>
        </w:rPr>
        <w:t xml:space="preserve">Saran </w:t>
      </w:r>
      <w:r w:rsidR="001C1702">
        <w:rPr>
          <w:color w:val="000000" w:themeColor="text1"/>
          <w:lang w:val="id-ID"/>
        </w:rPr>
        <w:t>ini</w:t>
      </w:r>
      <w:r w:rsidRPr="001C1702">
        <w:rPr>
          <w:color w:val="000000" w:themeColor="text1"/>
          <w:lang w:val="id-ID"/>
        </w:rPr>
        <w:t xml:space="preserve"> berkaitan dengan pengembangan </w:t>
      </w:r>
      <w:r w:rsidR="001C1702">
        <w:rPr>
          <w:color w:val="000000" w:themeColor="text1"/>
          <w:lang w:val="id-ID"/>
        </w:rPr>
        <w:t xml:space="preserve">alat permainan edukatif </w:t>
      </w:r>
      <w:r w:rsidR="00976FBB" w:rsidRPr="00976FBB">
        <w:rPr>
          <w:i/>
          <w:iCs/>
          <w:color w:val="000000" w:themeColor="text1"/>
          <w:lang w:val="id-ID"/>
        </w:rPr>
        <w:t>Little Uno</w:t>
      </w:r>
      <w:r w:rsidR="000E14EE">
        <w:rPr>
          <w:color w:val="000000" w:themeColor="text1"/>
          <w:lang w:val="id-ID"/>
        </w:rPr>
        <w:t xml:space="preserve"> yaitu : </w:t>
      </w:r>
      <w:r w:rsidRPr="001C1702">
        <w:rPr>
          <w:color w:val="000000" w:themeColor="text1"/>
          <w:lang w:val="id-ID"/>
        </w:rPr>
        <w:t xml:space="preserve">1) </w:t>
      </w:r>
      <w:r w:rsidR="00E841E0">
        <w:rPr>
          <w:color w:val="000000" w:themeColor="text1"/>
          <w:lang w:val="id-ID"/>
        </w:rPr>
        <w:t>Untuk</w:t>
      </w:r>
      <w:r w:rsidRPr="001C1702">
        <w:rPr>
          <w:color w:val="000000" w:themeColor="text1"/>
          <w:lang w:val="id-ID"/>
        </w:rPr>
        <w:t xml:space="preserve"> guru, </w:t>
      </w:r>
      <w:r w:rsidR="000E14EE">
        <w:rPr>
          <w:color w:val="000000" w:themeColor="text1"/>
          <w:lang w:val="id-ID"/>
        </w:rPr>
        <w:t xml:space="preserve">alat permainan edukatif </w:t>
      </w:r>
      <w:r w:rsidR="00976FBB" w:rsidRPr="00976FBB">
        <w:rPr>
          <w:i/>
          <w:iCs/>
          <w:color w:val="000000" w:themeColor="text1"/>
          <w:lang w:val="id-ID"/>
        </w:rPr>
        <w:t>Little Uno</w:t>
      </w:r>
      <w:r w:rsidRPr="001C1702">
        <w:rPr>
          <w:color w:val="000000" w:themeColor="text1"/>
          <w:lang w:val="id-ID"/>
        </w:rPr>
        <w:t xml:space="preserve"> dapat digunakan sebagai alternatif media </w:t>
      </w:r>
      <w:r w:rsidR="000E14EE">
        <w:rPr>
          <w:color w:val="000000" w:themeColor="text1"/>
          <w:lang w:val="id-ID"/>
        </w:rPr>
        <w:t>pada anak usia 5-6 tahun dalam men</w:t>
      </w:r>
      <w:r w:rsidR="009436A4">
        <w:rPr>
          <w:color w:val="000000" w:themeColor="text1"/>
          <w:lang w:val="id-ID"/>
        </w:rPr>
        <w:t>ingkatkan</w:t>
      </w:r>
      <w:r w:rsidR="000E14EE">
        <w:rPr>
          <w:color w:val="000000" w:themeColor="text1"/>
          <w:lang w:val="id-ID"/>
        </w:rPr>
        <w:t xml:space="preserve"> kemampuan berfikir simbolik</w:t>
      </w:r>
      <w:r w:rsidR="0062385E">
        <w:rPr>
          <w:color w:val="000000" w:themeColor="text1"/>
          <w:lang w:val="id-ID"/>
        </w:rPr>
        <w:t>;</w:t>
      </w:r>
      <w:r w:rsidR="000E14EE">
        <w:rPr>
          <w:color w:val="000000" w:themeColor="text1"/>
          <w:lang w:val="id-ID"/>
        </w:rPr>
        <w:t xml:space="preserve"> </w:t>
      </w:r>
      <w:r w:rsidR="00E841E0">
        <w:rPr>
          <w:color w:val="000000" w:themeColor="text1"/>
          <w:lang w:val="id-ID"/>
        </w:rPr>
        <w:t xml:space="preserve"> </w:t>
      </w:r>
      <w:r w:rsidRPr="001C1702">
        <w:rPr>
          <w:color w:val="000000" w:themeColor="text1"/>
          <w:lang w:val="id-ID"/>
        </w:rPr>
        <w:t xml:space="preserve">2) </w:t>
      </w:r>
      <w:r w:rsidR="00E841E0">
        <w:rPr>
          <w:color w:val="000000" w:themeColor="text1"/>
          <w:lang w:val="id-ID"/>
        </w:rPr>
        <w:t xml:space="preserve">Untuk </w:t>
      </w:r>
      <w:r w:rsidRPr="001C1702">
        <w:rPr>
          <w:color w:val="000000" w:themeColor="text1"/>
          <w:lang w:val="id-ID"/>
        </w:rPr>
        <w:t xml:space="preserve">peneliti lain, </w:t>
      </w:r>
      <w:r w:rsidR="009436A4">
        <w:rPr>
          <w:color w:val="000000" w:themeColor="text1"/>
          <w:lang w:val="id-ID"/>
        </w:rPr>
        <w:t xml:space="preserve">alat permainan edukatif </w:t>
      </w:r>
      <w:r w:rsidR="00976FBB" w:rsidRPr="00976FBB">
        <w:rPr>
          <w:i/>
          <w:iCs/>
          <w:color w:val="000000" w:themeColor="text1"/>
          <w:lang w:val="id-ID"/>
        </w:rPr>
        <w:t>Little Uno</w:t>
      </w:r>
      <w:r w:rsidR="009436A4">
        <w:rPr>
          <w:color w:val="000000" w:themeColor="text1"/>
          <w:lang w:val="id-ID"/>
        </w:rPr>
        <w:t xml:space="preserve"> </w:t>
      </w:r>
      <w:r w:rsidRPr="001C1702">
        <w:rPr>
          <w:color w:val="000000" w:themeColor="text1"/>
          <w:lang w:val="id-ID"/>
        </w:rPr>
        <w:t>dapat dilakukan penelitian lebih lanjut mengenai keefektifan</w:t>
      </w:r>
      <w:r w:rsidR="006A06A6">
        <w:rPr>
          <w:color w:val="000000" w:themeColor="text1"/>
          <w:lang w:val="id-ID"/>
        </w:rPr>
        <w:t xml:space="preserve"> dalam meningkatkan kemampuan berfikir simbolik pada anak usia 5-6 tahun</w:t>
      </w:r>
      <w:r w:rsidR="00E841E0">
        <w:rPr>
          <w:color w:val="000000" w:themeColor="text1"/>
          <w:lang w:val="id-ID"/>
        </w:rPr>
        <w:t xml:space="preserve">; </w:t>
      </w:r>
      <w:r w:rsidRPr="001C1702">
        <w:rPr>
          <w:color w:val="000000" w:themeColor="text1"/>
          <w:lang w:val="id-ID"/>
        </w:rPr>
        <w:t xml:space="preserve">3) </w:t>
      </w:r>
      <w:r w:rsidR="00E841E0">
        <w:rPr>
          <w:color w:val="000000" w:themeColor="text1"/>
          <w:lang w:val="id-ID"/>
        </w:rPr>
        <w:t xml:space="preserve">Untuk </w:t>
      </w:r>
      <w:r w:rsidRPr="001C1702">
        <w:rPr>
          <w:color w:val="000000" w:themeColor="text1"/>
          <w:lang w:val="id-ID"/>
        </w:rPr>
        <w:t xml:space="preserve">peneliti lain, </w:t>
      </w:r>
      <w:r w:rsidR="0062385E">
        <w:rPr>
          <w:color w:val="000000" w:themeColor="text1"/>
          <w:lang w:val="id-ID"/>
        </w:rPr>
        <w:t xml:space="preserve">alat permainan edukatif </w:t>
      </w:r>
      <w:r w:rsidR="00976FBB" w:rsidRPr="00976FBB">
        <w:rPr>
          <w:i/>
          <w:iCs/>
          <w:color w:val="000000" w:themeColor="text1"/>
          <w:lang w:val="id-ID"/>
        </w:rPr>
        <w:t>Little Uno</w:t>
      </w:r>
      <w:r w:rsidR="0062385E">
        <w:rPr>
          <w:color w:val="000000" w:themeColor="text1"/>
          <w:lang w:val="id-ID"/>
        </w:rPr>
        <w:t xml:space="preserve"> </w:t>
      </w:r>
      <w:r w:rsidRPr="001C1702">
        <w:rPr>
          <w:color w:val="000000" w:themeColor="text1"/>
          <w:lang w:val="id-ID"/>
        </w:rPr>
        <w:t>dapat dikembangkan dengan model pengembangan yang berbeda dari</w:t>
      </w:r>
      <w:r w:rsidR="0062385E">
        <w:rPr>
          <w:color w:val="000000" w:themeColor="text1"/>
          <w:lang w:val="id-ID"/>
        </w:rPr>
        <w:t xml:space="preserve"> prosedur</w:t>
      </w:r>
      <w:r w:rsidRPr="001C1702">
        <w:rPr>
          <w:color w:val="000000" w:themeColor="text1"/>
          <w:lang w:val="id-ID"/>
        </w:rPr>
        <w:t xml:space="preserve"> pengembangan </w:t>
      </w:r>
      <w:r w:rsidR="0062385E">
        <w:rPr>
          <w:color w:val="000000" w:themeColor="text1"/>
          <w:lang w:val="id-ID"/>
        </w:rPr>
        <w:t>ADDIE</w:t>
      </w:r>
      <w:r w:rsidR="00E841E0">
        <w:rPr>
          <w:color w:val="000000" w:themeColor="text1"/>
          <w:lang w:val="id-ID"/>
        </w:rPr>
        <w:t xml:space="preserve">; </w:t>
      </w:r>
      <w:r w:rsidRPr="001C1702">
        <w:rPr>
          <w:color w:val="000000" w:themeColor="text1"/>
          <w:lang w:val="id-ID"/>
        </w:rPr>
        <w:t xml:space="preserve">4) </w:t>
      </w:r>
      <w:r w:rsidR="00E841E0">
        <w:rPr>
          <w:color w:val="000000" w:themeColor="text1"/>
          <w:lang w:val="id-ID"/>
        </w:rPr>
        <w:t xml:space="preserve">Untuk </w:t>
      </w:r>
      <w:r w:rsidRPr="001C1702">
        <w:rPr>
          <w:color w:val="000000" w:themeColor="text1"/>
          <w:lang w:val="id-ID"/>
        </w:rPr>
        <w:t xml:space="preserve">peneliti lain, </w:t>
      </w:r>
      <w:r w:rsidR="0062385E">
        <w:rPr>
          <w:color w:val="000000" w:themeColor="text1"/>
          <w:lang w:val="id-ID"/>
        </w:rPr>
        <w:t xml:space="preserve">alat permainan edukatif </w:t>
      </w:r>
      <w:r w:rsidR="00976FBB" w:rsidRPr="00976FBB">
        <w:rPr>
          <w:i/>
          <w:iCs/>
          <w:color w:val="000000" w:themeColor="text1"/>
          <w:lang w:val="id-ID"/>
        </w:rPr>
        <w:t>Little Uno</w:t>
      </w:r>
      <w:r w:rsidR="0062385E">
        <w:rPr>
          <w:color w:val="000000" w:themeColor="text1"/>
          <w:lang w:val="id-ID"/>
        </w:rPr>
        <w:t xml:space="preserve"> </w:t>
      </w:r>
      <w:r w:rsidRPr="001C1702">
        <w:rPr>
          <w:color w:val="000000" w:themeColor="text1"/>
          <w:lang w:val="id-ID"/>
        </w:rPr>
        <w:t xml:space="preserve">dapat dikembangkan dan diperluas dengan </w:t>
      </w:r>
      <w:r w:rsidR="0062385E">
        <w:rPr>
          <w:color w:val="000000" w:themeColor="text1"/>
          <w:lang w:val="id-ID"/>
        </w:rPr>
        <w:t xml:space="preserve">alat permainan edukatif </w:t>
      </w:r>
      <w:r w:rsidRPr="001C1702">
        <w:rPr>
          <w:color w:val="000000" w:themeColor="text1"/>
          <w:lang w:val="id-ID"/>
        </w:rPr>
        <w:t>yang serupa berisikan materi lain yang sejenis</w:t>
      </w:r>
      <w:r w:rsidR="00E841E0">
        <w:rPr>
          <w:color w:val="000000" w:themeColor="text1"/>
          <w:lang w:val="id-ID"/>
        </w:rPr>
        <w:t>.</w:t>
      </w:r>
    </w:p>
    <w:p w14:paraId="32BB71DD" w14:textId="77777777" w:rsidR="00460E72" w:rsidRPr="00203744" w:rsidRDefault="00460E72" w:rsidP="00460E72">
      <w:pPr>
        <w:pBdr>
          <w:top w:val="nil"/>
          <w:left w:val="nil"/>
          <w:bottom w:val="nil"/>
          <w:right w:val="nil"/>
          <w:between w:val="nil"/>
        </w:pBdr>
        <w:spacing w:line="360" w:lineRule="auto"/>
        <w:jc w:val="both"/>
        <w:rPr>
          <w:b/>
          <w:color w:val="000000" w:themeColor="text1"/>
        </w:rPr>
      </w:pPr>
      <w:r w:rsidRPr="00203744">
        <w:rPr>
          <w:b/>
          <w:color w:val="000000" w:themeColor="text1"/>
        </w:rPr>
        <w:t>DAFTAR PUSTAKA</w:t>
      </w:r>
    </w:p>
    <w:p w14:paraId="5C0C05A6" w14:textId="7FCBBD48" w:rsidR="00460E72" w:rsidRPr="00203744" w:rsidRDefault="00460E72" w:rsidP="00460E72">
      <w:pPr>
        <w:tabs>
          <w:tab w:val="left" w:pos="709"/>
        </w:tabs>
        <w:spacing w:after="240"/>
        <w:ind w:left="567" w:hanging="567"/>
        <w:jc w:val="both"/>
        <w:rPr>
          <w:color w:val="000000" w:themeColor="text1"/>
        </w:rPr>
      </w:pPr>
      <w:r w:rsidRPr="00203744">
        <w:rPr>
          <w:color w:val="000000" w:themeColor="text1"/>
        </w:rPr>
        <w:t xml:space="preserve">Apriyani &amp; Putri. </w:t>
      </w:r>
      <w:r w:rsidR="00C04921" w:rsidRPr="00203744">
        <w:rPr>
          <w:color w:val="000000" w:themeColor="text1"/>
          <w:lang w:val="id-ID"/>
        </w:rPr>
        <w:t>(</w:t>
      </w:r>
      <w:r w:rsidRPr="00203744">
        <w:rPr>
          <w:color w:val="000000" w:themeColor="text1"/>
        </w:rPr>
        <w:t>2020</w:t>
      </w:r>
      <w:r w:rsidR="00C04921" w:rsidRPr="00203744">
        <w:rPr>
          <w:color w:val="000000" w:themeColor="text1"/>
          <w:lang w:val="id-ID"/>
        </w:rPr>
        <w:t>)</w:t>
      </w:r>
      <w:r w:rsidRPr="00203744">
        <w:rPr>
          <w:color w:val="000000" w:themeColor="text1"/>
        </w:rPr>
        <w:t xml:space="preserve">. Pengembangan Media Permainan </w:t>
      </w:r>
      <w:r w:rsidRPr="00203744">
        <w:rPr>
          <w:i/>
          <w:color w:val="000000" w:themeColor="text1"/>
        </w:rPr>
        <w:t xml:space="preserve">Jenga </w:t>
      </w:r>
      <w:r w:rsidRPr="00203744">
        <w:rPr>
          <w:color w:val="000000" w:themeColor="text1"/>
        </w:rPr>
        <w:t>Keragaman Budaya Materi</w:t>
      </w:r>
      <w:r w:rsidRPr="00203744">
        <w:rPr>
          <w:color w:val="000000" w:themeColor="text1"/>
        </w:rPr>
        <w:br/>
        <w:t xml:space="preserve">Keragaman Suku Bangsa Dan Budaya Untuk Kelas Iv </w:t>
      </w:r>
      <w:proofErr w:type="gramStart"/>
      <w:r w:rsidRPr="00203744">
        <w:rPr>
          <w:color w:val="000000" w:themeColor="text1"/>
        </w:rPr>
        <w:t>Sd  ;</w:t>
      </w:r>
      <w:proofErr w:type="gramEnd"/>
      <w:r w:rsidRPr="00203744">
        <w:rPr>
          <w:color w:val="000000" w:themeColor="text1"/>
        </w:rPr>
        <w:t xml:space="preserve"> JPGSD. Volume 08 Nomor 02, 302 - 312 </w:t>
      </w:r>
    </w:p>
    <w:p w14:paraId="462969B1" w14:textId="3E78B4D9" w:rsidR="00F94D3A" w:rsidRPr="00203744" w:rsidRDefault="00F94D3A" w:rsidP="00460E72">
      <w:pPr>
        <w:tabs>
          <w:tab w:val="left" w:pos="709"/>
        </w:tabs>
        <w:spacing w:after="240"/>
        <w:ind w:left="567" w:hanging="567"/>
        <w:jc w:val="both"/>
        <w:rPr>
          <w:color w:val="000000" w:themeColor="text1"/>
        </w:rPr>
      </w:pPr>
      <w:r w:rsidRPr="00203744">
        <w:rPr>
          <w:color w:val="000000" w:themeColor="text1"/>
        </w:rPr>
        <w:t xml:space="preserve">Alfani, F. (2021). </w:t>
      </w:r>
      <w:r w:rsidR="00B83433" w:rsidRPr="00203744">
        <w:rPr>
          <w:color w:val="000000" w:themeColor="text1"/>
        </w:rPr>
        <w:t xml:space="preserve">Pengaruh Media </w:t>
      </w:r>
      <w:r w:rsidR="00B83433" w:rsidRPr="00203744">
        <w:rPr>
          <w:i/>
          <w:iCs/>
          <w:color w:val="000000" w:themeColor="text1"/>
        </w:rPr>
        <w:t>Augmented Reality</w:t>
      </w:r>
      <w:r w:rsidR="00B83433" w:rsidRPr="00203744">
        <w:rPr>
          <w:color w:val="000000" w:themeColor="text1"/>
        </w:rPr>
        <w:t xml:space="preserve"> (Ar) Terhadap Kemampuan Mengenal Huruf Vokal Pada Anak Usia Dini. </w:t>
      </w:r>
      <w:proofErr w:type="gramStart"/>
      <w:r w:rsidR="00B83433" w:rsidRPr="00203744">
        <w:rPr>
          <w:color w:val="000000" w:themeColor="text1"/>
        </w:rPr>
        <w:t xml:space="preserve">Abna </w:t>
      </w:r>
      <w:r w:rsidRPr="00203744">
        <w:rPr>
          <w:color w:val="000000" w:themeColor="text1"/>
        </w:rPr>
        <w:t>:</w:t>
      </w:r>
      <w:proofErr w:type="gramEnd"/>
      <w:r w:rsidRPr="00203744">
        <w:rPr>
          <w:color w:val="000000" w:themeColor="text1"/>
        </w:rPr>
        <w:t xml:space="preserve"> </w:t>
      </w:r>
      <w:r w:rsidRPr="00203744">
        <w:rPr>
          <w:i/>
          <w:iCs/>
          <w:color w:val="000000" w:themeColor="text1"/>
        </w:rPr>
        <w:t>Journal of Islamic Early Childhood Education, 1(1). Retrieved from</w:t>
      </w:r>
      <w:r w:rsidRPr="00203744">
        <w:rPr>
          <w:color w:val="000000" w:themeColor="text1"/>
        </w:rPr>
        <w:t xml:space="preserve"> http://ejournal.iainsurakarta.ac.id/index.php/abna/article/view/3262</w:t>
      </w:r>
    </w:p>
    <w:p w14:paraId="39ADFE81" w14:textId="34E8D5CD" w:rsidR="000503BB" w:rsidRPr="00203744" w:rsidRDefault="00460E72" w:rsidP="009E29E7">
      <w:pPr>
        <w:widowControl w:val="0"/>
        <w:autoSpaceDE w:val="0"/>
        <w:autoSpaceDN w:val="0"/>
        <w:adjustRightInd w:val="0"/>
        <w:spacing w:after="240"/>
        <w:ind w:left="480" w:hanging="480"/>
        <w:jc w:val="both"/>
        <w:rPr>
          <w:noProof/>
          <w:color w:val="000000" w:themeColor="text1"/>
          <w:szCs w:val="24"/>
        </w:rPr>
      </w:pPr>
      <w:r w:rsidRPr="00203744">
        <w:rPr>
          <w:color w:val="000000" w:themeColor="text1"/>
        </w:rPr>
        <w:fldChar w:fldCharType="begin" w:fldLock="1"/>
      </w:r>
      <w:r w:rsidRPr="00203744">
        <w:rPr>
          <w:color w:val="000000" w:themeColor="text1"/>
        </w:rPr>
        <w:instrText xml:space="preserve">ADDIN Mendeley Bibliography CSL_BIBLIOGRAPHY </w:instrText>
      </w:r>
      <w:r w:rsidRPr="00203744">
        <w:rPr>
          <w:color w:val="000000" w:themeColor="text1"/>
        </w:rPr>
        <w:fldChar w:fldCharType="separate"/>
      </w:r>
      <w:r w:rsidR="000503BB" w:rsidRPr="00203744">
        <w:rPr>
          <w:noProof/>
          <w:color w:val="000000" w:themeColor="text1"/>
          <w:szCs w:val="24"/>
        </w:rPr>
        <w:t xml:space="preserve">Bolton, S., &amp; Hattie, J. (2017). </w:t>
      </w:r>
      <w:r w:rsidR="000503BB" w:rsidRPr="00203744">
        <w:rPr>
          <w:i/>
          <w:iCs/>
          <w:noProof/>
          <w:color w:val="000000" w:themeColor="text1"/>
          <w:szCs w:val="24"/>
        </w:rPr>
        <w:t>Cognitive and brain development: Executive function, Piaget, and the prefrontal cortex.</w:t>
      </w:r>
      <w:r w:rsidR="000503BB" w:rsidRPr="00203744">
        <w:rPr>
          <w:noProof/>
          <w:color w:val="000000" w:themeColor="text1"/>
          <w:szCs w:val="24"/>
        </w:rPr>
        <w:t xml:space="preserve"> </w:t>
      </w:r>
      <w:r w:rsidR="000503BB" w:rsidRPr="00203744">
        <w:rPr>
          <w:i/>
          <w:iCs/>
          <w:noProof/>
          <w:color w:val="000000" w:themeColor="text1"/>
          <w:szCs w:val="24"/>
        </w:rPr>
        <w:t>Archives of Psychology</w:t>
      </w:r>
      <w:r w:rsidR="000503BB" w:rsidRPr="00203744">
        <w:rPr>
          <w:noProof/>
          <w:color w:val="000000" w:themeColor="text1"/>
          <w:szCs w:val="24"/>
        </w:rPr>
        <w:t xml:space="preserve">, </w:t>
      </w:r>
      <w:r w:rsidR="000503BB" w:rsidRPr="00203744">
        <w:rPr>
          <w:i/>
          <w:iCs/>
          <w:noProof/>
          <w:color w:val="000000" w:themeColor="text1"/>
          <w:szCs w:val="24"/>
        </w:rPr>
        <w:t>1</w:t>
      </w:r>
      <w:r w:rsidR="000503BB" w:rsidRPr="00203744">
        <w:rPr>
          <w:noProof/>
          <w:color w:val="000000" w:themeColor="text1"/>
          <w:szCs w:val="24"/>
        </w:rPr>
        <w:t>(3), 1–36. http://www.archivesofpsychology.org</w:t>
      </w:r>
    </w:p>
    <w:p w14:paraId="63097DB1" w14:textId="5ADF1FB2" w:rsidR="000503BB" w:rsidRPr="00203744" w:rsidRDefault="000503BB" w:rsidP="009E29E7">
      <w:pPr>
        <w:widowControl w:val="0"/>
        <w:autoSpaceDE w:val="0"/>
        <w:autoSpaceDN w:val="0"/>
        <w:adjustRightInd w:val="0"/>
        <w:spacing w:after="240"/>
        <w:ind w:left="480" w:hanging="480"/>
        <w:jc w:val="both"/>
        <w:rPr>
          <w:noProof/>
          <w:color w:val="000000" w:themeColor="text1"/>
          <w:szCs w:val="24"/>
        </w:rPr>
      </w:pPr>
      <w:r w:rsidRPr="00203744">
        <w:rPr>
          <w:noProof/>
          <w:color w:val="000000" w:themeColor="text1"/>
          <w:szCs w:val="24"/>
        </w:rPr>
        <w:t xml:space="preserve">Cahyadi, R. A. H. (2019). Pengembangan Bahan Ajar Berbasis Addie Model. </w:t>
      </w:r>
      <w:r w:rsidRPr="00203744">
        <w:rPr>
          <w:i/>
          <w:iCs/>
          <w:noProof/>
          <w:color w:val="000000" w:themeColor="text1"/>
          <w:szCs w:val="24"/>
        </w:rPr>
        <w:t>Halaqa: Islamic Education Journal</w:t>
      </w:r>
      <w:r w:rsidRPr="00203744">
        <w:rPr>
          <w:noProof/>
          <w:color w:val="000000" w:themeColor="text1"/>
          <w:szCs w:val="24"/>
        </w:rPr>
        <w:t xml:space="preserve">, </w:t>
      </w:r>
      <w:r w:rsidRPr="00203744">
        <w:rPr>
          <w:i/>
          <w:iCs/>
          <w:noProof/>
          <w:color w:val="000000" w:themeColor="text1"/>
          <w:szCs w:val="24"/>
        </w:rPr>
        <w:t>3</w:t>
      </w:r>
      <w:r w:rsidR="009E29E7" w:rsidRPr="00203744">
        <w:rPr>
          <w:i/>
          <w:iCs/>
          <w:noProof/>
          <w:color w:val="000000" w:themeColor="text1"/>
          <w:szCs w:val="24"/>
          <w:lang w:val="id-ID"/>
        </w:rPr>
        <w:t xml:space="preserve"> </w:t>
      </w:r>
      <w:r w:rsidRPr="00203744">
        <w:rPr>
          <w:noProof/>
          <w:color w:val="000000" w:themeColor="text1"/>
          <w:szCs w:val="24"/>
        </w:rPr>
        <w:t>(1), 35. https://doi.org/10.21070/halaqa.v3i1.2124</w:t>
      </w:r>
    </w:p>
    <w:p w14:paraId="6F42DDD8" w14:textId="77777777" w:rsidR="00D07B88" w:rsidRPr="00203744" w:rsidRDefault="00D07B88" w:rsidP="00D07B88">
      <w:pPr>
        <w:tabs>
          <w:tab w:val="left" w:pos="709"/>
        </w:tabs>
        <w:spacing w:after="240"/>
        <w:ind w:left="567" w:hanging="567"/>
        <w:jc w:val="both"/>
        <w:rPr>
          <w:color w:val="000000" w:themeColor="text1"/>
        </w:rPr>
      </w:pPr>
      <w:r w:rsidRPr="00203744">
        <w:rPr>
          <w:color w:val="000000" w:themeColor="text1"/>
        </w:rPr>
        <w:t>Efrina. 2019. Perkembangan Kognitif Anak Usia Dini Dalam Berfikir Simbolik Di Tk Darul Mukminin Kota Jambi Program Studi PG-PAUD Universitas Negeri Jambi</w:t>
      </w:r>
    </w:p>
    <w:p w14:paraId="3CCFE8D3" w14:textId="30270B7F" w:rsidR="00D07B88" w:rsidRPr="00203744" w:rsidRDefault="00D07B88" w:rsidP="00926931">
      <w:pPr>
        <w:tabs>
          <w:tab w:val="left" w:pos="709"/>
        </w:tabs>
        <w:spacing w:after="240"/>
        <w:ind w:left="567" w:hanging="567"/>
        <w:jc w:val="both"/>
        <w:rPr>
          <w:color w:val="000000" w:themeColor="text1"/>
        </w:rPr>
      </w:pPr>
      <w:r w:rsidRPr="00203744">
        <w:rPr>
          <w:color w:val="000000" w:themeColor="text1"/>
        </w:rPr>
        <w:t xml:space="preserve">Farid Helmi Setyawan. </w:t>
      </w:r>
      <w:r w:rsidR="00926931" w:rsidRPr="00203744">
        <w:rPr>
          <w:color w:val="000000" w:themeColor="text1"/>
          <w:lang w:val="id-ID"/>
        </w:rPr>
        <w:t xml:space="preserve">(2017). </w:t>
      </w:r>
      <w:r w:rsidRPr="00203744">
        <w:rPr>
          <w:color w:val="000000" w:themeColor="text1"/>
        </w:rPr>
        <w:t>Meningkatkan Kemampuan Berkognitif Anak Usia Dini Melalui Model Pembelajaran Audio Visual Berbasis Android. Jurnal PG- - PAUD Tr</w:t>
      </w:r>
      <w:r w:rsidRPr="00203744">
        <w:rPr>
          <w:i/>
          <w:iCs/>
          <w:color w:val="000000" w:themeColor="text1"/>
        </w:rPr>
        <w:t xml:space="preserve">Uno </w:t>
      </w:r>
      <w:r w:rsidRPr="00203744">
        <w:rPr>
          <w:color w:val="000000" w:themeColor="text1"/>
        </w:rPr>
        <w:t>joyo, Volume 3, Nomor 2,</w:t>
      </w:r>
    </w:p>
    <w:p w14:paraId="3E96FB1F" w14:textId="61993E57" w:rsidR="00D07B88" w:rsidRPr="00203744" w:rsidRDefault="00D07B88" w:rsidP="00D07B88">
      <w:pPr>
        <w:widowControl w:val="0"/>
        <w:autoSpaceDE w:val="0"/>
        <w:autoSpaceDN w:val="0"/>
        <w:adjustRightInd w:val="0"/>
        <w:spacing w:after="240"/>
        <w:ind w:left="480" w:hanging="480"/>
        <w:jc w:val="both"/>
        <w:rPr>
          <w:color w:val="000000" w:themeColor="text1"/>
        </w:rPr>
      </w:pPr>
      <w:r w:rsidRPr="00203744">
        <w:rPr>
          <w:color w:val="000000" w:themeColor="text1"/>
        </w:rPr>
        <w:t xml:space="preserve">Fessakis, G., Gouli, E., &amp; Mavroudi, E. (2013). </w:t>
      </w:r>
      <w:r w:rsidRPr="00203744">
        <w:rPr>
          <w:i/>
          <w:iCs/>
          <w:color w:val="000000" w:themeColor="text1"/>
        </w:rPr>
        <w:t xml:space="preserve">Problem </w:t>
      </w:r>
      <w:r w:rsidRPr="00203744">
        <w:rPr>
          <w:i/>
          <w:iCs/>
          <w:color w:val="000000" w:themeColor="text1"/>
        </w:rPr>
        <w:lastRenderedPageBreak/>
        <w:t>solving by 5-6 years old kindergarten children in a computer programming environment: A case study.</w:t>
      </w:r>
      <w:r w:rsidRPr="00203744">
        <w:rPr>
          <w:color w:val="000000" w:themeColor="text1"/>
        </w:rPr>
        <w:t xml:space="preserve"> </w:t>
      </w:r>
      <w:r w:rsidRPr="00203744">
        <w:rPr>
          <w:i/>
          <w:color w:val="000000" w:themeColor="text1"/>
        </w:rPr>
        <w:t>Computers and Education</w:t>
      </w:r>
      <w:r w:rsidRPr="00203744">
        <w:rPr>
          <w:color w:val="000000" w:themeColor="text1"/>
        </w:rPr>
        <w:t xml:space="preserve">, </w:t>
      </w:r>
      <w:r w:rsidRPr="00203744">
        <w:rPr>
          <w:i/>
          <w:color w:val="000000" w:themeColor="text1"/>
        </w:rPr>
        <w:t>63</w:t>
      </w:r>
      <w:r w:rsidRPr="00203744">
        <w:rPr>
          <w:color w:val="000000" w:themeColor="text1"/>
        </w:rPr>
        <w:t xml:space="preserve">, 87–97. </w:t>
      </w:r>
      <w:hyperlink r:id="rId33" w:history="1">
        <w:r w:rsidRPr="00203744">
          <w:rPr>
            <w:rStyle w:val="Hyperlink"/>
            <w:color w:val="000000" w:themeColor="text1"/>
          </w:rPr>
          <w:t>https://doi.org/10.1016/j.compedu.2012.11.016</w:t>
        </w:r>
      </w:hyperlink>
    </w:p>
    <w:p w14:paraId="7E27DF8A" w14:textId="0A71CBEC" w:rsidR="000503BB" w:rsidRPr="00203744" w:rsidRDefault="000503BB" w:rsidP="000B01B1">
      <w:pPr>
        <w:widowControl w:val="0"/>
        <w:autoSpaceDE w:val="0"/>
        <w:autoSpaceDN w:val="0"/>
        <w:adjustRightInd w:val="0"/>
        <w:spacing w:after="240"/>
        <w:ind w:left="480" w:hanging="480"/>
        <w:jc w:val="both"/>
        <w:rPr>
          <w:noProof/>
          <w:color w:val="000000" w:themeColor="text1"/>
          <w:szCs w:val="24"/>
        </w:rPr>
      </w:pPr>
      <w:r w:rsidRPr="00203744">
        <w:rPr>
          <w:noProof/>
          <w:color w:val="000000" w:themeColor="text1"/>
          <w:szCs w:val="24"/>
        </w:rPr>
        <w:t xml:space="preserve">Hakim. (2010). </w:t>
      </w:r>
      <w:r w:rsidR="006B2F45" w:rsidRPr="00203744">
        <w:rPr>
          <w:noProof/>
          <w:color w:val="000000" w:themeColor="text1"/>
          <w:szCs w:val="24"/>
        </w:rPr>
        <w:t>Konsep Bilangan Pada Anak Autis</w:t>
      </w:r>
      <w:r w:rsidR="000B01B1" w:rsidRPr="00203744">
        <w:rPr>
          <w:noProof/>
          <w:color w:val="000000" w:themeColor="text1"/>
          <w:szCs w:val="24"/>
        </w:rPr>
        <w:t>.</w:t>
      </w:r>
      <w:r w:rsidRPr="00203744">
        <w:rPr>
          <w:i/>
          <w:iCs/>
          <w:noProof/>
          <w:color w:val="000000" w:themeColor="text1"/>
          <w:szCs w:val="24"/>
        </w:rPr>
        <w:t xml:space="preserve"> Universitas Negeri Surabaya </w:t>
      </w:r>
      <w:r w:rsidRPr="00203744">
        <w:rPr>
          <w:noProof/>
          <w:color w:val="000000" w:themeColor="text1"/>
          <w:szCs w:val="24"/>
        </w:rPr>
        <w:t>1–16.</w:t>
      </w:r>
    </w:p>
    <w:p w14:paraId="5AB7B515" w14:textId="0EF8643C" w:rsidR="000503BB" w:rsidRPr="00203744" w:rsidRDefault="000503BB" w:rsidP="009E29E7">
      <w:pPr>
        <w:widowControl w:val="0"/>
        <w:autoSpaceDE w:val="0"/>
        <w:autoSpaceDN w:val="0"/>
        <w:adjustRightInd w:val="0"/>
        <w:spacing w:after="240"/>
        <w:ind w:left="480" w:hanging="480"/>
        <w:jc w:val="both"/>
        <w:rPr>
          <w:noProof/>
          <w:color w:val="000000" w:themeColor="text1"/>
          <w:szCs w:val="24"/>
        </w:rPr>
      </w:pPr>
      <w:r w:rsidRPr="00203744">
        <w:rPr>
          <w:noProof/>
          <w:color w:val="000000" w:themeColor="text1"/>
          <w:szCs w:val="24"/>
        </w:rPr>
        <w:t xml:space="preserve">Hanfstingl, B., Benke, G., &amp; Zhang, Y. (2019). </w:t>
      </w:r>
      <w:r w:rsidRPr="00203744">
        <w:rPr>
          <w:i/>
          <w:iCs/>
          <w:noProof/>
          <w:color w:val="000000" w:themeColor="text1"/>
          <w:szCs w:val="24"/>
        </w:rPr>
        <w:t>Comparing variation theory with Piaget’s theory of cognitive development: more similarities than differences? Educational Action Research,</w:t>
      </w:r>
      <w:r w:rsidRPr="00203744">
        <w:rPr>
          <w:noProof/>
          <w:color w:val="000000" w:themeColor="text1"/>
          <w:szCs w:val="24"/>
        </w:rPr>
        <w:t xml:space="preserve"> </w:t>
      </w:r>
      <w:r w:rsidRPr="00203744">
        <w:rPr>
          <w:i/>
          <w:iCs/>
          <w:noProof/>
          <w:color w:val="000000" w:themeColor="text1"/>
          <w:szCs w:val="24"/>
        </w:rPr>
        <w:t>27</w:t>
      </w:r>
      <w:r w:rsidRPr="00203744">
        <w:rPr>
          <w:noProof/>
          <w:color w:val="000000" w:themeColor="text1"/>
          <w:szCs w:val="24"/>
        </w:rPr>
        <w:t>(4), 511–526. https://doi.org/10.1080/09650792.2018.1564687</w:t>
      </w:r>
    </w:p>
    <w:p w14:paraId="2F086761" w14:textId="523D27B6" w:rsidR="00D07B88" w:rsidRPr="00203744" w:rsidRDefault="00D07B88" w:rsidP="00817DD6">
      <w:pPr>
        <w:widowControl w:val="0"/>
        <w:spacing w:after="240"/>
        <w:ind w:left="480" w:hanging="480"/>
        <w:jc w:val="both"/>
        <w:rPr>
          <w:color w:val="000000" w:themeColor="text1"/>
        </w:rPr>
      </w:pPr>
      <w:r w:rsidRPr="00203744">
        <w:rPr>
          <w:color w:val="000000" w:themeColor="text1"/>
        </w:rPr>
        <w:t xml:space="preserve">Han, E. S., &amp; goleman, daniel; boyatzis, Richard; Mckee, A. (2019). </w:t>
      </w:r>
      <w:r w:rsidR="00817DD6" w:rsidRPr="00203744">
        <w:rPr>
          <w:color w:val="000000" w:themeColor="text1"/>
        </w:rPr>
        <w:t>Developmental Analysis of Symbolic</w:t>
      </w:r>
      <w:r w:rsidR="00817DD6" w:rsidRPr="00203744">
        <w:rPr>
          <w:color w:val="000000" w:themeColor="text1"/>
          <w:lang w:val="id-ID"/>
        </w:rPr>
        <w:t xml:space="preserve">. </w:t>
      </w:r>
      <w:r w:rsidRPr="00203744">
        <w:rPr>
          <w:i/>
          <w:color w:val="000000" w:themeColor="text1"/>
        </w:rPr>
        <w:t>Journal of Chemical Information and Modeling</w:t>
      </w:r>
      <w:r w:rsidRPr="00203744">
        <w:rPr>
          <w:color w:val="000000" w:themeColor="text1"/>
        </w:rPr>
        <w:t xml:space="preserve">, </w:t>
      </w:r>
      <w:r w:rsidRPr="00203744">
        <w:rPr>
          <w:i/>
          <w:color w:val="000000" w:themeColor="text1"/>
        </w:rPr>
        <w:t>53</w:t>
      </w:r>
      <w:r w:rsidRPr="00203744">
        <w:rPr>
          <w:color w:val="000000" w:themeColor="text1"/>
        </w:rPr>
        <w:t>(9), 1689–1699.</w:t>
      </w:r>
    </w:p>
    <w:p w14:paraId="7072C8AF" w14:textId="77777777" w:rsidR="00D07B88" w:rsidRPr="00203744" w:rsidRDefault="00D07B88" w:rsidP="00D07B88">
      <w:pPr>
        <w:widowControl w:val="0"/>
        <w:spacing w:after="240"/>
        <w:ind w:left="480" w:hanging="480"/>
        <w:jc w:val="both"/>
        <w:rPr>
          <w:color w:val="000000" w:themeColor="text1"/>
        </w:rPr>
      </w:pPr>
      <w:r w:rsidRPr="00203744">
        <w:rPr>
          <w:color w:val="000000" w:themeColor="text1"/>
        </w:rPr>
        <w:t xml:space="preserve">Hijriati. (2017). Peranan Dan Manfaat Ape Untuk Mendukung Kreativitas Anak Usia Dini. </w:t>
      </w:r>
      <w:r w:rsidRPr="00203744">
        <w:rPr>
          <w:i/>
          <w:color w:val="000000" w:themeColor="text1"/>
        </w:rPr>
        <w:t>Bunayya : Jurnal Pendidikan Anak</w:t>
      </w:r>
      <w:r w:rsidRPr="00203744">
        <w:rPr>
          <w:color w:val="000000" w:themeColor="text1"/>
        </w:rPr>
        <w:t xml:space="preserve">, </w:t>
      </w:r>
      <w:r w:rsidRPr="00203744">
        <w:rPr>
          <w:i/>
          <w:color w:val="000000" w:themeColor="text1"/>
        </w:rPr>
        <w:t>III</w:t>
      </w:r>
      <w:r w:rsidRPr="00203744">
        <w:rPr>
          <w:color w:val="000000" w:themeColor="text1"/>
        </w:rPr>
        <w:t>(2), 59–69. https://jurnal.ar-raniry.ac.id/index.php/bunayya/article/view/1699</w:t>
      </w:r>
    </w:p>
    <w:p w14:paraId="2CD663AF" w14:textId="47E73AB8" w:rsidR="007F61C3" w:rsidRPr="00203744" w:rsidRDefault="00460E72" w:rsidP="005E17E1">
      <w:pPr>
        <w:widowControl w:val="0"/>
        <w:spacing w:after="240"/>
        <w:ind w:left="480" w:hanging="480"/>
        <w:jc w:val="both"/>
        <w:rPr>
          <w:color w:val="000000" w:themeColor="text1"/>
        </w:rPr>
      </w:pPr>
      <w:r w:rsidRPr="00203744">
        <w:rPr>
          <w:color w:val="000000" w:themeColor="text1"/>
        </w:rPr>
        <w:fldChar w:fldCharType="end"/>
      </w:r>
      <w:r w:rsidRPr="00203744">
        <w:rPr>
          <w:color w:val="000000" w:themeColor="text1"/>
        </w:rPr>
        <w:t xml:space="preserve">Kadek Dwi Arinoviani, Dkk. </w:t>
      </w:r>
      <w:r w:rsidR="005E17E1" w:rsidRPr="00203744">
        <w:rPr>
          <w:color w:val="000000" w:themeColor="text1"/>
          <w:lang w:val="id-ID"/>
        </w:rPr>
        <w:t xml:space="preserve">(2016). </w:t>
      </w:r>
      <w:r w:rsidRPr="00203744">
        <w:rPr>
          <w:color w:val="000000" w:themeColor="text1"/>
        </w:rPr>
        <w:t>Penerapan Metode Bercerita Untuk Meningkatkan Kemampuan Berkognitif Inggris Anak Kelompok A1 Dalam Kegiatan Ekstrakulikuler</w:t>
      </w:r>
      <w:r w:rsidRPr="00203744">
        <w:rPr>
          <w:i/>
          <w:iCs/>
          <w:color w:val="000000" w:themeColor="text1"/>
        </w:rPr>
        <w:t>. e-Journal</w:t>
      </w:r>
      <w:r w:rsidRPr="00203744">
        <w:rPr>
          <w:color w:val="000000" w:themeColor="text1"/>
        </w:rPr>
        <w:t xml:space="preserve"> Pendidikan Anak Usia Dini Universitas Pendidikan Ganesha Jurusan Pendidikan Guru Pendidikan Anak Usia Dini Volume 4. No. 2 </w:t>
      </w:r>
    </w:p>
    <w:p w14:paraId="49DC1B6E" w14:textId="35EAAC23" w:rsidR="00460E72" w:rsidRPr="00203744" w:rsidRDefault="00460E72" w:rsidP="00E93462">
      <w:pPr>
        <w:tabs>
          <w:tab w:val="left" w:pos="709"/>
        </w:tabs>
        <w:spacing w:before="240" w:after="240"/>
        <w:ind w:left="567" w:hanging="567"/>
        <w:jc w:val="both"/>
        <w:rPr>
          <w:color w:val="000000" w:themeColor="text1"/>
          <w:lang w:val="id-ID"/>
        </w:rPr>
      </w:pPr>
      <w:r w:rsidRPr="00203744">
        <w:rPr>
          <w:color w:val="000000" w:themeColor="text1"/>
        </w:rPr>
        <w:t>Rofiah</w:t>
      </w:r>
      <w:r w:rsidR="00F94D3A" w:rsidRPr="00203744">
        <w:rPr>
          <w:color w:val="000000" w:themeColor="text1"/>
          <w:lang w:val="id-ID"/>
        </w:rPr>
        <w:t>, K</w:t>
      </w:r>
      <w:r w:rsidRPr="00203744">
        <w:rPr>
          <w:color w:val="000000" w:themeColor="text1"/>
        </w:rPr>
        <w:t xml:space="preserve"> &amp; Pamuji. </w:t>
      </w:r>
      <w:r w:rsidR="00E93462" w:rsidRPr="00203744">
        <w:rPr>
          <w:color w:val="000000" w:themeColor="text1"/>
          <w:lang w:val="id-ID"/>
        </w:rPr>
        <w:t>(</w:t>
      </w:r>
      <w:r w:rsidRPr="00203744">
        <w:rPr>
          <w:color w:val="000000" w:themeColor="text1"/>
        </w:rPr>
        <w:t>2020</w:t>
      </w:r>
      <w:r w:rsidR="00E93462" w:rsidRPr="00203744">
        <w:rPr>
          <w:color w:val="000000" w:themeColor="text1"/>
          <w:lang w:val="id-ID"/>
        </w:rPr>
        <w:t>)</w:t>
      </w:r>
      <w:r w:rsidRPr="00203744">
        <w:rPr>
          <w:color w:val="000000" w:themeColor="text1"/>
        </w:rPr>
        <w:t xml:space="preserve">. </w:t>
      </w:r>
      <w:r w:rsidR="00E93462" w:rsidRPr="00203744">
        <w:rPr>
          <w:color w:val="000000" w:themeColor="text1"/>
        </w:rPr>
        <w:t xml:space="preserve">Bermain </w:t>
      </w:r>
      <w:proofErr w:type="gramStart"/>
      <w:r w:rsidR="00E93462" w:rsidRPr="00203744">
        <w:rPr>
          <w:i/>
          <w:iCs/>
          <w:color w:val="000000" w:themeColor="text1"/>
        </w:rPr>
        <w:t xml:space="preserve">Uno </w:t>
      </w:r>
      <w:r w:rsidR="00E93462" w:rsidRPr="00203744">
        <w:rPr>
          <w:color w:val="000000" w:themeColor="text1"/>
        </w:rPr>
        <w:t xml:space="preserve"> Modifikasi</w:t>
      </w:r>
      <w:proofErr w:type="gramEnd"/>
      <w:r w:rsidR="00E93462" w:rsidRPr="00203744">
        <w:rPr>
          <w:color w:val="000000" w:themeColor="text1"/>
        </w:rPr>
        <w:t xml:space="preserve"> Terhadap Kemampuan Mengenal Konsep Bilangan Pada Anak Autis</w:t>
      </w:r>
      <w:r w:rsidR="00E93462" w:rsidRPr="00203744">
        <w:rPr>
          <w:color w:val="000000" w:themeColor="text1"/>
          <w:lang w:val="id-ID"/>
        </w:rPr>
        <w:t xml:space="preserve">. Jurnal Pendidikan Khusus, 12(3) </w:t>
      </w:r>
      <w:r w:rsidR="00F94D3A" w:rsidRPr="00203744">
        <w:rPr>
          <w:color w:val="000000" w:themeColor="text1"/>
          <w:lang w:val="id-ID"/>
        </w:rPr>
        <w:t xml:space="preserve">diakses dari </w:t>
      </w:r>
      <w:hyperlink r:id="rId34" w:history="1">
        <w:r w:rsidR="008E50BA" w:rsidRPr="00203744">
          <w:rPr>
            <w:rStyle w:val="Hyperlink"/>
            <w:color w:val="000000" w:themeColor="text1"/>
            <w:lang w:val="id-ID"/>
          </w:rPr>
          <w:t>https://jurnalmahasiswa.unesa.ac.id/index.php/jurnal-pendidikan-khusus/article/view/15679</w:t>
        </w:r>
      </w:hyperlink>
    </w:p>
    <w:p w14:paraId="155389BC" w14:textId="58CB6BD1" w:rsidR="008E50BA" w:rsidRPr="00203744" w:rsidRDefault="008E50BA" w:rsidP="00E93462">
      <w:pPr>
        <w:tabs>
          <w:tab w:val="left" w:pos="709"/>
        </w:tabs>
        <w:spacing w:before="240" w:after="240"/>
        <w:ind w:left="567" w:hanging="567"/>
        <w:jc w:val="both"/>
        <w:rPr>
          <w:color w:val="000000" w:themeColor="text1"/>
          <w:lang w:val="id-ID"/>
        </w:rPr>
      </w:pPr>
      <w:r w:rsidRPr="00203744">
        <w:rPr>
          <w:color w:val="000000" w:themeColor="text1"/>
          <w:lang w:val="id-ID"/>
        </w:rPr>
        <w:t>Maqdalena, E., &amp; Widiastuti, A. (2019). Meningkatkan Kemampuan Simbol Huruf Melalui Permainan Ular Tangga Pada Anak Usia 5-6 Tahun Di Desa Dukuh Krajan Rt 09 Rw 01 Kelurahan Dukuh Kecamatan Sidomukti Kota Salatiga. Satya Widya, 34(2</w:t>
      </w:r>
      <w:r w:rsidR="00954D3B" w:rsidRPr="00203744">
        <w:rPr>
          <w:color w:val="000000" w:themeColor="text1"/>
          <w:lang w:val="id-ID"/>
        </w:rPr>
        <w:t xml:space="preserve">), 125-137. </w:t>
      </w:r>
      <w:r w:rsidRPr="00203744">
        <w:rPr>
          <w:color w:val="000000" w:themeColor="text1"/>
          <w:lang w:val="id-ID"/>
        </w:rPr>
        <w:t>https://doi.org/https://doi.org/10.24246/j.sw.2018.v34.i2.p125-137</w:t>
      </w:r>
    </w:p>
    <w:p w14:paraId="1C15325D" w14:textId="36A95C0B" w:rsidR="00460E72" w:rsidRPr="00203744" w:rsidRDefault="00460E72" w:rsidP="00460E72">
      <w:pPr>
        <w:tabs>
          <w:tab w:val="left" w:pos="709"/>
        </w:tabs>
        <w:spacing w:after="240"/>
        <w:ind w:left="567" w:hanging="567"/>
        <w:jc w:val="both"/>
        <w:rPr>
          <w:color w:val="000000" w:themeColor="text1"/>
        </w:rPr>
      </w:pPr>
      <w:r w:rsidRPr="00203744">
        <w:rPr>
          <w:color w:val="000000" w:themeColor="text1"/>
        </w:rPr>
        <w:t xml:space="preserve">Mutiah, D. (2015). Psikologi Bermain Anak Usia Dini. Jakarta: Prenada Media Group Yaumi, Muhammad. </w:t>
      </w:r>
      <w:r w:rsidRPr="00203744">
        <w:rPr>
          <w:i/>
          <w:color w:val="000000" w:themeColor="text1"/>
        </w:rPr>
        <w:t>Media dan Teknologi</w:t>
      </w:r>
      <w:r w:rsidRPr="00203744">
        <w:rPr>
          <w:i/>
          <w:color w:val="000000" w:themeColor="text1"/>
        </w:rPr>
        <w:br/>
        <w:t>Pembelajaran</w:t>
      </w:r>
      <w:r w:rsidRPr="00203744">
        <w:rPr>
          <w:color w:val="000000" w:themeColor="text1"/>
        </w:rPr>
        <w:t>. Edisi Pertama. 2018. Jakarta:</w:t>
      </w:r>
      <w:r w:rsidRPr="00203744">
        <w:rPr>
          <w:color w:val="000000" w:themeColor="text1"/>
        </w:rPr>
        <w:br/>
        <w:t>Prenadamedia.</w:t>
      </w:r>
    </w:p>
    <w:p w14:paraId="1A3CEBD6" w14:textId="0EDEE1A4" w:rsidR="00CA11A2" w:rsidRPr="00203744" w:rsidRDefault="00CA11A2" w:rsidP="0003113D">
      <w:pPr>
        <w:tabs>
          <w:tab w:val="left" w:pos="709"/>
        </w:tabs>
        <w:spacing w:after="240"/>
        <w:ind w:left="567" w:hanging="567"/>
        <w:jc w:val="both"/>
        <w:rPr>
          <w:color w:val="000000" w:themeColor="text1"/>
          <w:lang w:val="id-ID"/>
        </w:rPr>
      </w:pPr>
      <w:r w:rsidRPr="00203744">
        <w:rPr>
          <w:color w:val="000000" w:themeColor="text1"/>
        </w:rPr>
        <w:t>Pionika</w:t>
      </w:r>
      <w:r w:rsidR="004452BD" w:rsidRPr="00203744">
        <w:rPr>
          <w:color w:val="000000" w:themeColor="text1"/>
          <w:lang w:val="id-ID"/>
        </w:rPr>
        <w:t xml:space="preserve"> RC.</w:t>
      </w:r>
      <w:r w:rsidRPr="00203744">
        <w:rPr>
          <w:color w:val="000000" w:themeColor="text1"/>
          <w:lang w:val="id-ID"/>
        </w:rPr>
        <w:t xml:space="preserve"> (2019</w:t>
      </w:r>
      <w:r w:rsidR="0003113D" w:rsidRPr="00203744">
        <w:rPr>
          <w:color w:val="000000" w:themeColor="text1"/>
          <w:lang w:val="id-ID"/>
        </w:rPr>
        <w:t xml:space="preserve">). Penggunaan Media Pembelajaran dan Kemampuan Berpikir simbolik anak usia dini di TK. Aisyiyah Bustanul Athfal 1 Bandar. Jurnal </w:t>
      </w:r>
      <w:r w:rsidR="004452BD" w:rsidRPr="00203744">
        <w:rPr>
          <w:color w:val="000000" w:themeColor="text1"/>
          <w:lang w:val="id-ID"/>
        </w:rPr>
        <w:t>FKIP</w:t>
      </w:r>
      <w:r w:rsidR="0003113D" w:rsidRPr="00203744">
        <w:rPr>
          <w:color w:val="000000" w:themeColor="text1"/>
          <w:lang w:val="id-ID"/>
        </w:rPr>
        <w:t xml:space="preserve"> Unila. Diakses melalui link </w:t>
      </w:r>
      <w:hyperlink r:id="rId35" w:history="1">
        <w:r w:rsidR="004452BD" w:rsidRPr="00203744">
          <w:rPr>
            <w:rStyle w:val="Hyperlink"/>
            <w:color w:val="000000" w:themeColor="text1"/>
            <w:lang w:val="id-ID"/>
          </w:rPr>
          <w:t>http://jurnal.fkip.unila.ac.id/index.php/PAUD/artic</w:t>
        </w:r>
        <w:r w:rsidR="004452BD" w:rsidRPr="00203744">
          <w:rPr>
            <w:rStyle w:val="Hyperlink"/>
            <w:color w:val="000000" w:themeColor="text1"/>
            <w:lang w:val="id-ID"/>
          </w:rPr>
          <w:t>le/downloadSuppFile/19477/3513</w:t>
        </w:r>
      </w:hyperlink>
      <w:r w:rsidR="004452BD" w:rsidRPr="00203744">
        <w:rPr>
          <w:color w:val="000000" w:themeColor="text1"/>
          <w:lang w:val="id-ID"/>
        </w:rPr>
        <w:t xml:space="preserve"> pada 23 Desember 2020</w:t>
      </w:r>
    </w:p>
    <w:p w14:paraId="6C55A90A" w14:textId="40191364" w:rsidR="00460E72" w:rsidRPr="00203744" w:rsidRDefault="00460E72" w:rsidP="00460E72">
      <w:pPr>
        <w:widowControl w:val="0"/>
        <w:spacing w:after="240"/>
        <w:ind w:left="480" w:hanging="480"/>
        <w:jc w:val="both"/>
        <w:rPr>
          <w:iCs/>
          <w:color w:val="000000" w:themeColor="text1"/>
        </w:rPr>
      </w:pPr>
      <w:r w:rsidRPr="00203744">
        <w:rPr>
          <w:color w:val="000000" w:themeColor="text1"/>
        </w:rPr>
        <w:t xml:space="preserve">Putu, G., Oka, A., &amp; Dopo, F. B. (2019). </w:t>
      </w:r>
      <w:r w:rsidR="000C30D7" w:rsidRPr="00203744">
        <w:rPr>
          <w:iCs/>
          <w:color w:val="000000" w:themeColor="text1"/>
        </w:rPr>
        <w:t xml:space="preserve">Pengembangan </w:t>
      </w:r>
      <w:r w:rsidR="000C30D7" w:rsidRPr="00203744">
        <w:rPr>
          <w:i/>
          <w:color w:val="000000" w:themeColor="text1"/>
        </w:rPr>
        <w:t>Videoscribe</w:t>
      </w:r>
      <w:r w:rsidR="000C30D7" w:rsidRPr="00203744">
        <w:rPr>
          <w:iCs/>
          <w:color w:val="000000" w:themeColor="text1"/>
        </w:rPr>
        <w:t xml:space="preserve"> Berfikir Simbolik Representasi Berbagai Macam Benda Pada Kelompok Anak Usia 5-6 Tahun</w:t>
      </w:r>
      <w:r w:rsidRPr="00203744">
        <w:rPr>
          <w:iCs/>
          <w:color w:val="000000" w:themeColor="text1"/>
        </w:rPr>
        <w:t xml:space="preserve"> Dosen STKIP Citra Bakti email : aryaoka@citrabakti.ac.id PENDAHULUAN Tujuan penyelenggaran PAUD Nasional sebagaimana tertuang dalam Permendikbud. 3(2), 56–72.</w:t>
      </w:r>
    </w:p>
    <w:p w14:paraId="063710C4" w14:textId="5C1D1B75" w:rsidR="00487A0D" w:rsidRPr="00203744" w:rsidRDefault="00487A0D" w:rsidP="006014B1">
      <w:pPr>
        <w:widowControl w:val="0"/>
        <w:spacing w:after="240"/>
        <w:ind w:left="480" w:hanging="480"/>
        <w:jc w:val="both"/>
        <w:rPr>
          <w:color w:val="000000" w:themeColor="text1"/>
        </w:rPr>
      </w:pPr>
      <w:r w:rsidRPr="00203744">
        <w:rPr>
          <w:color w:val="000000" w:themeColor="text1"/>
        </w:rPr>
        <w:t>Riduwan. 2010. Dasar-dasar Statistika. Bandung</w:t>
      </w:r>
    </w:p>
    <w:p w14:paraId="2D42D075" w14:textId="344DF669" w:rsidR="00460E72" w:rsidRPr="00203744" w:rsidRDefault="00460E72" w:rsidP="00460E72">
      <w:pPr>
        <w:widowControl w:val="0"/>
        <w:spacing w:after="240"/>
        <w:ind w:left="480" w:hanging="480"/>
        <w:jc w:val="both"/>
        <w:rPr>
          <w:rStyle w:val="Hyperlink"/>
          <w:color w:val="000000" w:themeColor="text1"/>
        </w:rPr>
      </w:pPr>
      <w:r w:rsidRPr="00203744">
        <w:rPr>
          <w:color w:val="000000" w:themeColor="text1"/>
        </w:rPr>
        <w:t xml:space="preserve">Sulastri, Y. L., Rahma, A., &amp; Hakim, L. L. (2017). IbM Pembuatan Alat Permainan Edukatif (APE) Ramah Anak Bagi Guru Paud di Kota Bandung. </w:t>
      </w:r>
      <w:r w:rsidRPr="00203744">
        <w:rPr>
          <w:i/>
          <w:color w:val="000000" w:themeColor="text1"/>
        </w:rPr>
        <w:t>Jurnal Pengabdian Kepada Masyarakat</w:t>
      </w:r>
      <w:r w:rsidRPr="00203744">
        <w:rPr>
          <w:color w:val="000000" w:themeColor="text1"/>
        </w:rPr>
        <w:t xml:space="preserve">, </w:t>
      </w:r>
      <w:r w:rsidRPr="00203744">
        <w:rPr>
          <w:i/>
          <w:color w:val="000000" w:themeColor="text1"/>
        </w:rPr>
        <w:t>7</w:t>
      </w:r>
      <w:r w:rsidRPr="00203744">
        <w:rPr>
          <w:color w:val="000000" w:themeColor="text1"/>
        </w:rPr>
        <w:t xml:space="preserve">(2), 84. </w:t>
      </w:r>
      <w:hyperlink r:id="rId36" w:history="1">
        <w:r w:rsidR="007F61C3" w:rsidRPr="00203744">
          <w:rPr>
            <w:rStyle w:val="Hyperlink"/>
            <w:color w:val="000000" w:themeColor="text1"/>
          </w:rPr>
          <w:t>https://doi.org/10.30999/jpkm.v7i2.177</w:t>
        </w:r>
      </w:hyperlink>
    </w:p>
    <w:p w14:paraId="1C21090C" w14:textId="1B5A8AF6" w:rsidR="00D07B88" w:rsidRPr="00203744" w:rsidRDefault="00D07B88" w:rsidP="007D4BAE">
      <w:pPr>
        <w:widowControl w:val="0"/>
        <w:autoSpaceDE w:val="0"/>
        <w:autoSpaceDN w:val="0"/>
        <w:adjustRightInd w:val="0"/>
        <w:spacing w:after="240"/>
        <w:jc w:val="both"/>
        <w:rPr>
          <w:noProof/>
          <w:color w:val="000000" w:themeColor="text1"/>
        </w:rPr>
      </w:pPr>
      <w:r w:rsidRPr="00203744">
        <w:rPr>
          <w:noProof/>
          <w:color w:val="000000" w:themeColor="text1"/>
          <w:szCs w:val="24"/>
        </w:rPr>
        <w:t xml:space="preserve">Sanghvi, P. (2020). </w:t>
      </w:r>
      <w:r w:rsidRPr="00203744">
        <w:rPr>
          <w:i/>
          <w:iCs/>
          <w:noProof/>
          <w:color w:val="000000" w:themeColor="text1"/>
          <w:szCs w:val="24"/>
        </w:rPr>
        <w:t>Piaget’s theory of cognitive development: a review</w:t>
      </w:r>
      <w:r w:rsidRPr="00203744">
        <w:rPr>
          <w:noProof/>
          <w:color w:val="000000" w:themeColor="text1"/>
          <w:szCs w:val="24"/>
        </w:rPr>
        <w:t xml:space="preserve">. </w:t>
      </w:r>
      <w:r w:rsidRPr="00203744">
        <w:rPr>
          <w:i/>
          <w:iCs/>
          <w:noProof/>
          <w:color w:val="000000" w:themeColor="text1"/>
          <w:szCs w:val="24"/>
        </w:rPr>
        <w:t>7</w:t>
      </w:r>
      <w:r w:rsidRPr="00203744">
        <w:rPr>
          <w:noProof/>
          <w:color w:val="000000" w:themeColor="text1"/>
          <w:szCs w:val="24"/>
        </w:rPr>
        <w:t>(October), 8–13.</w:t>
      </w:r>
    </w:p>
    <w:p w14:paraId="52F5CE9C" w14:textId="3D9F544A" w:rsidR="007F61C3" w:rsidRPr="00203744" w:rsidRDefault="00487A0D" w:rsidP="00487A0D">
      <w:pPr>
        <w:widowControl w:val="0"/>
        <w:spacing w:after="240"/>
        <w:ind w:left="480" w:hanging="480"/>
        <w:jc w:val="both"/>
        <w:rPr>
          <w:color w:val="000000" w:themeColor="text1"/>
        </w:rPr>
      </w:pPr>
      <w:r w:rsidRPr="00203744">
        <w:rPr>
          <w:color w:val="000000" w:themeColor="text1"/>
        </w:rPr>
        <w:t>Sugiyono. 2016. Metode Penelitian Kuantitatif, Kualitatif dan R&amp;D. Bandung: PT Alfabet.</w:t>
      </w:r>
    </w:p>
    <w:p w14:paraId="7743DAAA" w14:textId="6BBE841A" w:rsidR="00460E72" w:rsidRPr="00203744" w:rsidRDefault="00460E72" w:rsidP="005E17E1">
      <w:pPr>
        <w:widowControl w:val="0"/>
        <w:spacing w:after="240"/>
        <w:ind w:left="480" w:hanging="480"/>
        <w:jc w:val="both"/>
        <w:rPr>
          <w:color w:val="000000" w:themeColor="text1"/>
        </w:rPr>
      </w:pPr>
      <w:r w:rsidRPr="00203744">
        <w:rPr>
          <w:color w:val="000000" w:themeColor="text1"/>
        </w:rPr>
        <w:t>Widayati</w:t>
      </w:r>
      <w:r w:rsidR="001B557A" w:rsidRPr="00203744">
        <w:rPr>
          <w:color w:val="000000" w:themeColor="text1"/>
          <w:lang w:val="id-ID"/>
        </w:rPr>
        <w:t xml:space="preserve"> Sri</w:t>
      </w:r>
      <w:r w:rsidRPr="00203744">
        <w:rPr>
          <w:color w:val="000000" w:themeColor="text1"/>
        </w:rPr>
        <w:t xml:space="preserve"> &amp; </w:t>
      </w:r>
      <w:r w:rsidR="005E17E1" w:rsidRPr="00203744">
        <w:rPr>
          <w:color w:val="000000" w:themeColor="text1"/>
          <w:lang w:val="id-ID"/>
        </w:rPr>
        <w:t>Adhe R. K.</w:t>
      </w:r>
      <w:r w:rsidRPr="00203744">
        <w:rPr>
          <w:color w:val="000000" w:themeColor="text1"/>
        </w:rPr>
        <w:t xml:space="preserve"> 2020. Media, sumber belajar dan </w:t>
      </w:r>
      <w:proofErr w:type="gramStart"/>
      <w:r w:rsidRPr="00203744">
        <w:rPr>
          <w:color w:val="000000" w:themeColor="text1"/>
        </w:rPr>
        <w:t>APE ;</w:t>
      </w:r>
      <w:proofErr w:type="gramEnd"/>
      <w:r w:rsidRPr="00203744">
        <w:rPr>
          <w:color w:val="000000" w:themeColor="text1"/>
        </w:rPr>
        <w:t xml:space="preserve"> Remaja Rosdakarya</w:t>
      </w:r>
    </w:p>
    <w:p w14:paraId="0CD616AC" w14:textId="1067F102" w:rsidR="00460E72" w:rsidRPr="00203744" w:rsidRDefault="00460E72" w:rsidP="00817DD6">
      <w:pPr>
        <w:tabs>
          <w:tab w:val="left" w:pos="709"/>
        </w:tabs>
        <w:spacing w:after="240"/>
        <w:ind w:left="567" w:hanging="567"/>
        <w:jc w:val="both"/>
        <w:rPr>
          <w:color w:val="000000" w:themeColor="text1"/>
          <w:lang w:val="id-ID"/>
        </w:rPr>
      </w:pPr>
      <w:r w:rsidRPr="00203744">
        <w:rPr>
          <w:color w:val="000000" w:themeColor="text1"/>
        </w:rPr>
        <w:t xml:space="preserve">Yudho Bawono. </w:t>
      </w:r>
      <w:r w:rsidR="00817DD6" w:rsidRPr="00203744">
        <w:rPr>
          <w:color w:val="000000" w:themeColor="text1"/>
          <w:lang w:val="id-ID"/>
        </w:rPr>
        <w:t xml:space="preserve">2017. </w:t>
      </w:r>
      <w:r w:rsidRPr="00203744">
        <w:rPr>
          <w:color w:val="000000" w:themeColor="text1"/>
        </w:rPr>
        <w:t xml:space="preserve">Kemampuan berkognitif pada anak prasekolah Sebuah kajian </w:t>
      </w:r>
      <w:r w:rsidR="00817DD6" w:rsidRPr="00203744">
        <w:rPr>
          <w:color w:val="000000" w:themeColor="text1"/>
        </w:rPr>
        <w:t>pustaka. ISBN: 978-602-1145-49-</w:t>
      </w:r>
      <w:r w:rsidR="00817DD6" w:rsidRPr="00203744">
        <w:rPr>
          <w:color w:val="000000" w:themeColor="text1"/>
          <w:lang w:val="id-ID"/>
        </w:rPr>
        <w:t xml:space="preserve">4 </w:t>
      </w:r>
      <w:r w:rsidRPr="00203744">
        <w:rPr>
          <w:color w:val="000000" w:themeColor="text1"/>
        </w:rPr>
        <w:t>h.11</w:t>
      </w:r>
    </w:p>
    <w:p w14:paraId="7450CD37" w14:textId="7ABE7102" w:rsidR="005B4B9B" w:rsidRPr="00203744" w:rsidRDefault="005B4B9B" w:rsidP="00460E72">
      <w:pPr>
        <w:rPr>
          <w:color w:val="000000" w:themeColor="text1"/>
        </w:rPr>
      </w:pPr>
    </w:p>
    <w:sectPr w:rsidR="005B4B9B" w:rsidRPr="00203744" w:rsidSect="00F264E7">
      <w:headerReference w:type="even" r:id="rId37"/>
      <w:headerReference w:type="default" r:id="rId38"/>
      <w:footerReference w:type="default" r:id="rId39"/>
      <w:headerReference w:type="first" r:id="rId40"/>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01FD4B" w14:textId="77777777" w:rsidR="00D20E5B" w:rsidRDefault="00D20E5B" w:rsidP="003D7F74">
      <w:r>
        <w:separator/>
      </w:r>
    </w:p>
  </w:endnote>
  <w:endnote w:type="continuationSeparator" w:id="0">
    <w:p w14:paraId="16A58D77" w14:textId="77777777" w:rsidR="00D20E5B" w:rsidRDefault="00D20E5B"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FEFEE" w14:textId="6BE86FAC" w:rsidR="00460E72" w:rsidRDefault="00460E72">
    <w:pPr>
      <w:pBdr>
        <w:top w:val="nil"/>
        <w:left w:val="nil"/>
        <w:bottom w:val="nil"/>
        <w:right w:val="nil"/>
        <w:between w:val="nil"/>
      </w:pBdr>
      <w:tabs>
        <w:tab w:val="center" w:pos="4513"/>
        <w:tab w:val="right" w:pos="9026"/>
      </w:tabs>
      <w:rPr>
        <w:color w:val="000000"/>
      </w:rPr>
    </w:pPr>
    <w:r>
      <w:rPr>
        <w:color w:val="000000"/>
      </w:rPr>
      <w:fldChar w:fldCharType="begin"/>
    </w:r>
    <w:r>
      <w:rPr>
        <w:color w:val="000000"/>
      </w:rPr>
      <w:instrText>PAGE</w:instrText>
    </w:r>
    <w:r>
      <w:rPr>
        <w:color w:val="000000"/>
      </w:rPr>
      <w:fldChar w:fldCharType="separate"/>
    </w:r>
    <w:r w:rsidR="00FA527F">
      <w:rPr>
        <w:noProof/>
        <w:color w:val="000000"/>
      </w:rPr>
      <w:t>1</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32142" w14:textId="7EBDC30E" w:rsidR="00B84020" w:rsidRDefault="00693B10">
    <w:pPr>
      <w:pStyle w:val="Footer"/>
    </w:pPr>
    <w:r>
      <w:fldChar w:fldCharType="begin"/>
    </w:r>
    <w:r>
      <w:instrText xml:space="preserve"> PAGE   \* MERGEFORMAT </w:instrText>
    </w:r>
    <w:r>
      <w:fldChar w:fldCharType="separate"/>
    </w:r>
    <w:r w:rsidR="00FA527F">
      <w:rPr>
        <w:noProof/>
      </w:rPr>
      <w:t>1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9B696" w14:textId="77777777" w:rsidR="00D20E5B" w:rsidRDefault="00D20E5B" w:rsidP="003D7F74">
      <w:r>
        <w:separator/>
      </w:r>
    </w:p>
  </w:footnote>
  <w:footnote w:type="continuationSeparator" w:id="0">
    <w:p w14:paraId="52517B31" w14:textId="77777777" w:rsidR="00D20E5B" w:rsidRDefault="00D20E5B"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076FE" w14:textId="77777777" w:rsidR="00460E72" w:rsidRDefault="00460E72">
    <w:pPr>
      <w:pBdr>
        <w:top w:val="nil"/>
        <w:left w:val="nil"/>
        <w:bottom w:val="nil"/>
        <w:right w:val="nil"/>
        <w:between w:val="nil"/>
      </w:pBdr>
      <w:tabs>
        <w:tab w:val="center" w:pos="4513"/>
        <w:tab w:val="right" w:pos="9026"/>
      </w:tabs>
      <w:rPr>
        <w:color w:val="000000"/>
      </w:rPr>
    </w:pPr>
    <w:r>
      <w:rPr>
        <w:color w:val="000000"/>
      </w:rPr>
      <w:t xml:space="preserve"> Jurnal </w:t>
    </w:r>
    <w:proofErr w:type="gramStart"/>
    <w:r>
      <w:rPr>
        <w:color w:val="000000"/>
      </w:rPr>
      <w:t>………..</w:t>
    </w:r>
    <w:proofErr w:type="gramEnd"/>
    <w:r>
      <w:rPr>
        <w:color w:val="000000"/>
      </w:rPr>
      <w:t xml:space="preserve"> Volume …. Nomor </w:t>
    </w:r>
    <w:proofErr w:type="gramStart"/>
    <w:r>
      <w:rPr>
        <w:color w:val="000000"/>
      </w:rPr>
      <w:t>…..</w:t>
    </w:r>
    <w:proofErr w:type="gramEnd"/>
    <w:r>
      <w:rPr>
        <w:color w:val="000000"/>
      </w:rPr>
      <w:t xml:space="preserve"> Tahun 2020, 0 - 216</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233697" w14:textId="77777777" w:rsidR="00460E72" w:rsidRDefault="00460E72">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71D34E" w14:textId="77777777" w:rsidR="00460E72" w:rsidRDefault="00460E72">
    <w:pPr>
      <w:pBdr>
        <w:top w:val="nil"/>
        <w:left w:val="nil"/>
        <w:bottom w:val="nil"/>
        <w:right w:val="nil"/>
        <w:between w:val="nil"/>
      </w:pBdr>
      <w:tabs>
        <w:tab w:val="center" w:pos="4513"/>
        <w:tab w:val="right" w:pos="9026"/>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53C104" w14:textId="59E891F4" w:rsidR="003904DD" w:rsidRPr="003904DD" w:rsidRDefault="00D20E5B">
    <w:pPr>
      <w:pStyle w:val="Header"/>
      <w:rPr>
        <w:lang w:val="id-ID"/>
      </w:rPr>
    </w:pPr>
    <w:r>
      <w:rPr>
        <w:noProof/>
        <w:lang w:val="id-ID" w:eastAsia="id-ID"/>
      </w:rPr>
      <w:pict w14:anchorId="26F43D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D54848" w:rsidRPr="00D54848">
      <w:t xml:space="preserve"> </w:t>
    </w:r>
    <w:r w:rsidR="00D54848" w:rsidRPr="00D54848">
      <w:rPr>
        <w:lang w:val="id-ID"/>
      </w:rPr>
      <w:t>Jurnal PAUD Teratai, Volume 10 No 1 Tahun 2021</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6BC09" w14:textId="77777777" w:rsidR="003D7F74" w:rsidRPr="003904DD" w:rsidRDefault="00D20E5B" w:rsidP="003904DD">
    <w:pPr>
      <w:pStyle w:val="Header"/>
      <w:rPr>
        <w:lang w:val="id-ID"/>
      </w:rPr>
    </w:pPr>
    <w:r>
      <w:rPr>
        <w:i/>
        <w:noProof/>
        <w:lang w:val="id-ID" w:eastAsia="id-ID"/>
      </w:rPr>
      <w:pict w14:anchorId="02ED55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9C500" w14:textId="77777777" w:rsidR="00757F3E" w:rsidRDefault="00D20E5B">
    <w:pPr>
      <w:pStyle w:val="Header"/>
    </w:pPr>
    <w:r>
      <w:rPr>
        <w:noProof/>
        <w:lang w:val="id-ID" w:eastAsia="id-ID"/>
      </w:rPr>
      <w:pict w14:anchorId="660288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7"/>
  </w:num>
  <w:num w:numId="9">
    <w:abstractNumId w:val="9"/>
  </w:num>
  <w:num w:numId="10">
    <w:abstractNumId w:val="4"/>
  </w:num>
  <w:num w:numId="11">
    <w:abstractNumId w:val="1"/>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6BD4"/>
    <w:rsid w:val="00010286"/>
    <w:rsid w:val="000117F2"/>
    <w:rsid w:val="00016B2C"/>
    <w:rsid w:val="0002102F"/>
    <w:rsid w:val="000266E7"/>
    <w:rsid w:val="0003112C"/>
    <w:rsid w:val="0003113D"/>
    <w:rsid w:val="00032E97"/>
    <w:rsid w:val="000347A3"/>
    <w:rsid w:val="000366DE"/>
    <w:rsid w:val="00036D52"/>
    <w:rsid w:val="00037FF6"/>
    <w:rsid w:val="00040685"/>
    <w:rsid w:val="000479B6"/>
    <w:rsid w:val="000503BB"/>
    <w:rsid w:val="00052C76"/>
    <w:rsid w:val="00053983"/>
    <w:rsid w:val="0006437D"/>
    <w:rsid w:val="00065F3D"/>
    <w:rsid w:val="00084170"/>
    <w:rsid w:val="00087209"/>
    <w:rsid w:val="000A2263"/>
    <w:rsid w:val="000A2E29"/>
    <w:rsid w:val="000A4448"/>
    <w:rsid w:val="000B01B1"/>
    <w:rsid w:val="000B24A7"/>
    <w:rsid w:val="000B72B0"/>
    <w:rsid w:val="000C0050"/>
    <w:rsid w:val="000C30D7"/>
    <w:rsid w:val="000D6B48"/>
    <w:rsid w:val="000D72AF"/>
    <w:rsid w:val="000E14EE"/>
    <w:rsid w:val="000E2E15"/>
    <w:rsid w:val="000E48D6"/>
    <w:rsid w:val="000E73B8"/>
    <w:rsid w:val="000E7DB6"/>
    <w:rsid w:val="000E7F2A"/>
    <w:rsid w:val="000F18CE"/>
    <w:rsid w:val="000F5E69"/>
    <w:rsid w:val="001009DF"/>
    <w:rsid w:val="001012F4"/>
    <w:rsid w:val="00102A59"/>
    <w:rsid w:val="00104066"/>
    <w:rsid w:val="001044A5"/>
    <w:rsid w:val="001113B3"/>
    <w:rsid w:val="00113D63"/>
    <w:rsid w:val="00122916"/>
    <w:rsid w:val="00123D00"/>
    <w:rsid w:val="0012423E"/>
    <w:rsid w:val="00132068"/>
    <w:rsid w:val="00132A82"/>
    <w:rsid w:val="00147046"/>
    <w:rsid w:val="0015219E"/>
    <w:rsid w:val="00161C5C"/>
    <w:rsid w:val="00162D58"/>
    <w:rsid w:val="00162F65"/>
    <w:rsid w:val="00163429"/>
    <w:rsid w:val="00173198"/>
    <w:rsid w:val="00174BB3"/>
    <w:rsid w:val="001752CD"/>
    <w:rsid w:val="00181C53"/>
    <w:rsid w:val="0018222A"/>
    <w:rsid w:val="00191BD6"/>
    <w:rsid w:val="00193466"/>
    <w:rsid w:val="00195216"/>
    <w:rsid w:val="001A0EC9"/>
    <w:rsid w:val="001A3CA3"/>
    <w:rsid w:val="001A4371"/>
    <w:rsid w:val="001A4853"/>
    <w:rsid w:val="001B079E"/>
    <w:rsid w:val="001B557A"/>
    <w:rsid w:val="001C03C0"/>
    <w:rsid w:val="001C040B"/>
    <w:rsid w:val="001C1702"/>
    <w:rsid w:val="001C47C5"/>
    <w:rsid w:val="001D0512"/>
    <w:rsid w:val="001D0561"/>
    <w:rsid w:val="001D3852"/>
    <w:rsid w:val="001D4C1C"/>
    <w:rsid w:val="001D6196"/>
    <w:rsid w:val="001E6968"/>
    <w:rsid w:val="001E7E4D"/>
    <w:rsid w:val="001F4B6C"/>
    <w:rsid w:val="001F4DC2"/>
    <w:rsid w:val="00203744"/>
    <w:rsid w:val="00205A70"/>
    <w:rsid w:val="00205FF6"/>
    <w:rsid w:val="002073DC"/>
    <w:rsid w:val="00213383"/>
    <w:rsid w:val="00215F5E"/>
    <w:rsid w:val="002214AF"/>
    <w:rsid w:val="00222C62"/>
    <w:rsid w:val="0022392D"/>
    <w:rsid w:val="00225D4C"/>
    <w:rsid w:val="0023433D"/>
    <w:rsid w:val="0023558B"/>
    <w:rsid w:val="00236469"/>
    <w:rsid w:val="002366BD"/>
    <w:rsid w:val="00242ED3"/>
    <w:rsid w:val="002442B7"/>
    <w:rsid w:val="002468E3"/>
    <w:rsid w:val="002565C8"/>
    <w:rsid w:val="00261845"/>
    <w:rsid w:val="00265071"/>
    <w:rsid w:val="002770D7"/>
    <w:rsid w:val="002778C6"/>
    <w:rsid w:val="00283153"/>
    <w:rsid w:val="00283937"/>
    <w:rsid w:val="00285C6A"/>
    <w:rsid w:val="00287A9A"/>
    <w:rsid w:val="00287C69"/>
    <w:rsid w:val="002923E7"/>
    <w:rsid w:val="0029332E"/>
    <w:rsid w:val="00294C61"/>
    <w:rsid w:val="002A03B1"/>
    <w:rsid w:val="002A2DFD"/>
    <w:rsid w:val="002A3B61"/>
    <w:rsid w:val="002A3B93"/>
    <w:rsid w:val="002B2AC3"/>
    <w:rsid w:val="002B5C06"/>
    <w:rsid w:val="002C044A"/>
    <w:rsid w:val="002C04B5"/>
    <w:rsid w:val="002C4FC1"/>
    <w:rsid w:val="002C590B"/>
    <w:rsid w:val="002D27B4"/>
    <w:rsid w:val="002D6F56"/>
    <w:rsid w:val="002E3312"/>
    <w:rsid w:val="002E405D"/>
    <w:rsid w:val="002F069D"/>
    <w:rsid w:val="00301E33"/>
    <w:rsid w:val="00303839"/>
    <w:rsid w:val="00307650"/>
    <w:rsid w:val="0031490D"/>
    <w:rsid w:val="00314BBA"/>
    <w:rsid w:val="00315837"/>
    <w:rsid w:val="00317166"/>
    <w:rsid w:val="0032625D"/>
    <w:rsid w:val="003264E7"/>
    <w:rsid w:val="00333395"/>
    <w:rsid w:val="00333B4C"/>
    <w:rsid w:val="00333F3A"/>
    <w:rsid w:val="00337271"/>
    <w:rsid w:val="003410B6"/>
    <w:rsid w:val="003414E8"/>
    <w:rsid w:val="003438BC"/>
    <w:rsid w:val="003474CB"/>
    <w:rsid w:val="00350483"/>
    <w:rsid w:val="00353E98"/>
    <w:rsid w:val="003558C6"/>
    <w:rsid w:val="003565AF"/>
    <w:rsid w:val="00372A30"/>
    <w:rsid w:val="003744CF"/>
    <w:rsid w:val="00374D04"/>
    <w:rsid w:val="00376BA1"/>
    <w:rsid w:val="00377DAA"/>
    <w:rsid w:val="00382C41"/>
    <w:rsid w:val="00382D35"/>
    <w:rsid w:val="00385A7D"/>
    <w:rsid w:val="00386AA9"/>
    <w:rsid w:val="003904DD"/>
    <w:rsid w:val="00394C64"/>
    <w:rsid w:val="003A254A"/>
    <w:rsid w:val="003A56F0"/>
    <w:rsid w:val="003A59AA"/>
    <w:rsid w:val="003B3B5D"/>
    <w:rsid w:val="003D2234"/>
    <w:rsid w:val="003D7F74"/>
    <w:rsid w:val="003E11D5"/>
    <w:rsid w:val="0040656E"/>
    <w:rsid w:val="00423E9D"/>
    <w:rsid w:val="00426FE4"/>
    <w:rsid w:val="004452BD"/>
    <w:rsid w:val="00456BB5"/>
    <w:rsid w:val="00460A76"/>
    <w:rsid w:val="00460E72"/>
    <w:rsid w:val="00461534"/>
    <w:rsid w:val="00462BC6"/>
    <w:rsid w:val="004636D3"/>
    <w:rsid w:val="00463F5A"/>
    <w:rsid w:val="00465657"/>
    <w:rsid w:val="0046612C"/>
    <w:rsid w:val="004834B2"/>
    <w:rsid w:val="00485DE7"/>
    <w:rsid w:val="00487A0D"/>
    <w:rsid w:val="00497BB4"/>
    <w:rsid w:val="004A22E4"/>
    <w:rsid w:val="004A3E24"/>
    <w:rsid w:val="004A4585"/>
    <w:rsid w:val="004B07ED"/>
    <w:rsid w:val="004B2FDD"/>
    <w:rsid w:val="004B305D"/>
    <w:rsid w:val="004B7F4B"/>
    <w:rsid w:val="004C4232"/>
    <w:rsid w:val="004C5264"/>
    <w:rsid w:val="004C64A0"/>
    <w:rsid w:val="004C79E7"/>
    <w:rsid w:val="004D122B"/>
    <w:rsid w:val="004D2E2F"/>
    <w:rsid w:val="004D358C"/>
    <w:rsid w:val="004D4F4A"/>
    <w:rsid w:val="004E2F6D"/>
    <w:rsid w:val="004E3342"/>
    <w:rsid w:val="004E3383"/>
    <w:rsid w:val="004E7E82"/>
    <w:rsid w:val="004F50C4"/>
    <w:rsid w:val="004F6CE8"/>
    <w:rsid w:val="0050081D"/>
    <w:rsid w:val="00501252"/>
    <w:rsid w:val="0050665F"/>
    <w:rsid w:val="00510541"/>
    <w:rsid w:val="005116B0"/>
    <w:rsid w:val="00517A8C"/>
    <w:rsid w:val="0052452D"/>
    <w:rsid w:val="00524809"/>
    <w:rsid w:val="00525A36"/>
    <w:rsid w:val="00537FC9"/>
    <w:rsid w:val="0054050B"/>
    <w:rsid w:val="00540F78"/>
    <w:rsid w:val="0054177F"/>
    <w:rsid w:val="005437A0"/>
    <w:rsid w:val="005459FB"/>
    <w:rsid w:val="00546DB9"/>
    <w:rsid w:val="00546ECA"/>
    <w:rsid w:val="00554733"/>
    <w:rsid w:val="00556347"/>
    <w:rsid w:val="0055747A"/>
    <w:rsid w:val="00557AF5"/>
    <w:rsid w:val="00563327"/>
    <w:rsid w:val="0056486D"/>
    <w:rsid w:val="00566A49"/>
    <w:rsid w:val="0057337F"/>
    <w:rsid w:val="005738C4"/>
    <w:rsid w:val="005805EC"/>
    <w:rsid w:val="00581136"/>
    <w:rsid w:val="005840A0"/>
    <w:rsid w:val="00584392"/>
    <w:rsid w:val="005846F0"/>
    <w:rsid w:val="00586C3A"/>
    <w:rsid w:val="00592C18"/>
    <w:rsid w:val="005A36A3"/>
    <w:rsid w:val="005A671A"/>
    <w:rsid w:val="005A6A97"/>
    <w:rsid w:val="005A7678"/>
    <w:rsid w:val="005A7ECE"/>
    <w:rsid w:val="005B4025"/>
    <w:rsid w:val="005B410A"/>
    <w:rsid w:val="005B4B9B"/>
    <w:rsid w:val="005B5516"/>
    <w:rsid w:val="005B6333"/>
    <w:rsid w:val="005C44A0"/>
    <w:rsid w:val="005C46C2"/>
    <w:rsid w:val="005D266E"/>
    <w:rsid w:val="005D626F"/>
    <w:rsid w:val="005E17E1"/>
    <w:rsid w:val="005E4662"/>
    <w:rsid w:val="005F31EE"/>
    <w:rsid w:val="005F43CA"/>
    <w:rsid w:val="006014B1"/>
    <w:rsid w:val="00601973"/>
    <w:rsid w:val="00610388"/>
    <w:rsid w:val="006112A5"/>
    <w:rsid w:val="006129BD"/>
    <w:rsid w:val="006148C6"/>
    <w:rsid w:val="0062385E"/>
    <w:rsid w:val="00625F55"/>
    <w:rsid w:val="00646671"/>
    <w:rsid w:val="006477D8"/>
    <w:rsid w:val="00661019"/>
    <w:rsid w:val="006629CA"/>
    <w:rsid w:val="0066397A"/>
    <w:rsid w:val="00663E15"/>
    <w:rsid w:val="00664264"/>
    <w:rsid w:val="0066717E"/>
    <w:rsid w:val="0066748D"/>
    <w:rsid w:val="00683A70"/>
    <w:rsid w:val="00685DA4"/>
    <w:rsid w:val="00686D5B"/>
    <w:rsid w:val="00687379"/>
    <w:rsid w:val="00690EF3"/>
    <w:rsid w:val="00690F51"/>
    <w:rsid w:val="00693B10"/>
    <w:rsid w:val="00694AFA"/>
    <w:rsid w:val="006964D3"/>
    <w:rsid w:val="006967AF"/>
    <w:rsid w:val="00697506"/>
    <w:rsid w:val="006A06A6"/>
    <w:rsid w:val="006A0837"/>
    <w:rsid w:val="006B2F45"/>
    <w:rsid w:val="006B337F"/>
    <w:rsid w:val="006B65F5"/>
    <w:rsid w:val="006D1F5D"/>
    <w:rsid w:val="006E19C4"/>
    <w:rsid w:val="006E4DF3"/>
    <w:rsid w:val="006F123D"/>
    <w:rsid w:val="006F7631"/>
    <w:rsid w:val="00711BD3"/>
    <w:rsid w:val="00713FF0"/>
    <w:rsid w:val="007141E7"/>
    <w:rsid w:val="00726150"/>
    <w:rsid w:val="00726E49"/>
    <w:rsid w:val="00734C34"/>
    <w:rsid w:val="0073562D"/>
    <w:rsid w:val="00735C6E"/>
    <w:rsid w:val="0073686D"/>
    <w:rsid w:val="007405F5"/>
    <w:rsid w:val="00740D22"/>
    <w:rsid w:val="0075218D"/>
    <w:rsid w:val="00752EDC"/>
    <w:rsid w:val="00757F3E"/>
    <w:rsid w:val="00760786"/>
    <w:rsid w:val="00761368"/>
    <w:rsid w:val="0076181A"/>
    <w:rsid w:val="00764279"/>
    <w:rsid w:val="00775821"/>
    <w:rsid w:val="00785E4E"/>
    <w:rsid w:val="007875FC"/>
    <w:rsid w:val="00791B1A"/>
    <w:rsid w:val="0079278E"/>
    <w:rsid w:val="0079321D"/>
    <w:rsid w:val="00793DB2"/>
    <w:rsid w:val="00795D65"/>
    <w:rsid w:val="007A7F49"/>
    <w:rsid w:val="007B33B5"/>
    <w:rsid w:val="007B3400"/>
    <w:rsid w:val="007B3C32"/>
    <w:rsid w:val="007B6561"/>
    <w:rsid w:val="007C2F70"/>
    <w:rsid w:val="007C6DAC"/>
    <w:rsid w:val="007D2205"/>
    <w:rsid w:val="007D4BAE"/>
    <w:rsid w:val="007D62F7"/>
    <w:rsid w:val="007E1CBE"/>
    <w:rsid w:val="007E502C"/>
    <w:rsid w:val="007E59BF"/>
    <w:rsid w:val="007F1ABC"/>
    <w:rsid w:val="007F61C3"/>
    <w:rsid w:val="007F6F63"/>
    <w:rsid w:val="007F729E"/>
    <w:rsid w:val="007F76B1"/>
    <w:rsid w:val="00803960"/>
    <w:rsid w:val="008054A9"/>
    <w:rsid w:val="00812BF7"/>
    <w:rsid w:val="00812E6A"/>
    <w:rsid w:val="00814F90"/>
    <w:rsid w:val="00817DD6"/>
    <w:rsid w:val="008241CF"/>
    <w:rsid w:val="008277D4"/>
    <w:rsid w:val="00831633"/>
    <w:rsid w:val="00831BEE"/>
    <w:rsid w:val="008413EA"/>
    <w:rsid w:val="00843D71"/>
    <w:rsid w:val="00844E13"/>
    <w:rsid w:val="00844FC9"/>
    <w:rsid w:val="008479BA"/>
    <w:rsid w:val="0085274F"/>
    <w:rsid w:val="00852A22"/>
    <w:rsid w:val="00853A84"/>
    <w:rsid w:val="008631F3"/>
    <w:rsid w:val="00872554"/>
    <w:rsid w:val="00876457"/>
    <w:rsid w:val="00877B69"/>
    <w:rsid w:val="008842E1"/>
    <w:rsid w:val="00884CC0"/>
    <w:rsid w:val="0089037D"/>
    <w:rsid w:val="00891BA0"/>
    <w:rsid w:val="0089324E"/>
    <w:rsid w:val="00893FBD"/>
    <w:rsid w:val="00894168"/>
    <w:rsid w:val="008949CA"/>
    <w:rsid w:val="008A22CF"/>
    <w:rsid w:val="008A4955"/>
    <w:rsid w:val="008A7BF4"/>
    <w:rsid w:val="008B3356"/>
    <w:rsid w:val="008B3F7E"/>
    <w:rsid w:val="008C07F8"/>
    <w:rsid w:val="008C0B82"/>
    <w:rsid w:val="008C504C"/>
    <w:rsid w:val="008D0948"/>
    <w:rsid w:val="008D3B72"/>
    <w:rsid w:val="008E1E92"/>
    <w:rsid w:val="008E45EF"/>
    <w:rsid w:val="008E50BA"/>
    <w:rsid w:val="008F3180"/>
    <w:rsid w:val="0091339A"/>
    <w:rsid w:val="00914257"/>
    <w:rsid w:val="00924916"/>
    <w:rsid w:val="00926931"/>
    <w:rsid w:val="00926F89"/>
    <w:rsid w:val="00934101"/>
    <w:rsid w:val="0093472C"/>
    <w:rsid w:val="00934B40"/>
    <w:rsid w:val="00937857"/>
    <w:rsid w:val="0093792D"/>
    <w:rsid w:val="009436A4"/>
    <w:rsid w:val="00943CF4"/>
    <w:rsid w:val="00943E20"/>
    <w:rsid w:val="009464A7"/>
    <w:rsid w:val="0094663E"/>
    <w:rsid w:val="00946A64"/>
    <w:rsid w:val="009529C2"/>
    <w:rsid w:val="00954D3B"/>
    <w:rsid w:val="00967E14"/>
    <w:rsid w:val="00972D6C"/>
    <w:rsid w:val="00976FBB"/>
    <w:rsid w:val="00985574"/>
    <w:rsid w:val="00996A94"/>
    <w:rsid w:val="009A4892"/>
    <w:rsid w:val="009A7E61"/>
    <w:rsid w:val="009B40D7"/>
    <w:rsid w:val="009C040E"/>
    <w:rsid w:val="009C0B1F"/>
    <w:rsid w:val="009C3158"/>
    <w:rsid w:val="009C45E0"/>
    <w:rsid w:val="009C7787"/>
    <w:rsid w:val="009D04E8"/>
    <w:rsid w:val="009D6500"/>
    <w:rsid w:val="009E1165"/>
    <w:rsid w:val="009E18CA"/>
    <w:rsid w:val="009E1BE2"/>
    <w:rsid w:val="009E23D9"/>
    <w:rsid w:val="009E29E7"/>
    <w:rsid w:val="009E3B6C"/>
    <w:rsid w:val="009F135C"/>
    <w:rsid w:val="00A00012"/>
    <w:rsid w:val="00A1441A"/>
    <w:rsid w:val="00A14468"/>
    <w:rsid w:val="00A14B7B"/>
    <w:rsid w:val="00A244D5"/>
    <w:rsid w:val="00A24DBB"/>
    <w:rsid w:val="00A3367A"/>
    <w:rsid w:val="00A44DA4"/>
    <w:rsid w:val="00A50742"/>
    <w:rsid w:val="00A54509"/>
    <w:rsid w:val="00A57C25"/>
    <w:rsid w:val="00A63002"/>
    <w:rsid w:val="00A6727B"/>
    <w:rsid w:val="00A7059A"/>
    <w:rsid w:val="00A70B80"/>
    <w:rsid w:val="00A713CE"/>
    <w:rsid w:val="00A724F4"/>
    <w:rsid w:val="00A7320D"/>
    <w:rsid w:val="00A7796A"/>
    <w:rsid w:val="00A826BF"/>
    <w:rsid w:val="00A90FB0"/>
    <w:rsid w:val="00A91289"/>
    <w:rsid w:val="00A91476"/>
    <w:rsid w:val="00A93531"/>
    <w:rsid w:val="00A94003"/>
    <w:rsid w:val="00A95E4F"/>
    <w:rsid w:val="00AA1C1E"/>
    <w:rsid w:val="00AA6EC6"/>
    <w:rsid w:val="00AA7322"/>
    <w:rsid w:val="00AB1636"/>
    <w:rsid w:val="00AB1B71"/>
    <w:rsid w:val="00AB293D"/>
    <w:rsid w:val="00AD0A4E"/>
    <w:rsid w:val="00AD0DB1"/>
    <w:rsid w:val="00AE08FF"/>
    <w:rsid w:val="00AF32EB"/>
    <w:rsid w:val="00AF402A"/>
    <w:rsid w:val="00AF5318"/>
    <w:rsid w:val="00B063D7"/>
    <w:rsid w:val="00B0795E"/>
    <w:rsid w:val="00B11B87"/>
    <w:rsid w:val="00B123D3"/>
    <w:rsid w:val="00B14C1C"/>
    <w:rsid w:val="00B20287"/>
    <w:rsid w:val="00B20E55"/>
    <w:rsid w:val="00B21AB3"/>
    <w:rsid w:val="00B21ACD"/>
    <w:rsid w:val="00B31FC9"/>
    <w:rsid w:val="00B364E8"/>
    <w:rsid w:val="00B37CA2"/>
    <w:rsid w:val="00B401AD"/>
    <w:rsid w:val="00B40DA2"/>
    <w:rsid w:val="00B42970"/>
    <w:rsid w:val="00B437AD"/>
    <w:rsid w:val="00B4431E"/>
    <w:rsid w:val="00B4492D"/>
    <w:rsid w:val="00B57A1C"/>
    <w:rsid w:val="00B63179"/>
    <w:rsid w:val="00B63D1A"/>
    <w:rsid w:val="00B642C7"/>
    <w:rsid w:val="00B73CFF"/>
    <w:rsid w:val="00B73D9F"/>
    <w:rsid w:val="00B74207"/>
    <w:rsid w:val="00B751CB"/>
    <w:rsid w:val="00B83433"/>
    <w:rsid w:val="00B84020"/>
    <w:rsid w:val="00B901FB"/>
    <w:rsid w:val="00B9222A"/>
    <w:rsid w:val="00B9523B"/>
    <w:rsid w:val="00BA0E6F"/>
    <w:rsid w:val="00BA2601"/>
    <w:rsid w:val="00BA290E"/>
    <w:rsid w:val="00BA3310"/>
    <w:rsid w:val="00BA4120"/>
    <w:rsid w:val="00BA65AE"/>
    <w:rsid w:val="00BD2C0C"/>
    <w:rsid w:val="00BD490E"/>
    <w:rsid w:val="00BE47EA"/>
    <w:rsid w:val="00BF0BFA"/>
    <w:rsid w:val="00BF43E5"/>
    <w:rsid w:val="00BF4C53"/>
    <w:rsid w:val="00BF75BF"/>
    <w:rsid w:val="00C004B1"/>
    <w:rsid w:val="00C04921"/>
    <w:rsid w:val="00C0527D"/>
    <w:rsid w:val="00C144BA"/>
    <w:rsid w:val="00C155AC"/>
    <w:rsid w:val="00C31C52"/>
    <w:rsid w:val="00C362CA"/>
    <w:rsid w:val="00C37220"/>
    <w:rsid w:val="00C41A31"/>
    <w:rsid w:val="00C4642F"/>
    <w:rsid w:val="00C47BCE"/>
    <w:rsid w:val="00C50575"/>
    <w:rsid w:val="00C54AEF"/>
    <w:rsid w:val="00C620A3"/>
    <w:rsid w:val="00C63923"/>
    <w:rsid w:val="00C64949"/>
    <w:rsid w:val="00C6538F"/>
    <w:rsid w:val="00C656A6"/>
    <w:rsid w:val="00C734D7"/>
    <w:rsid w:val="00C77468"/>
    <w:rsid w:val="00C80D53"/>
    <w:rsid w:val="00C83168"/>
    <w:rsid w:val="00C93413"/>
    <w:rsid w:val="00C94E19"/>
    <w:rsid w:val="00C94ED9"/>
    <w:rsid w:val="00C97A9A"/>
    <w:rsid w:val="00CA11A2"/>
    <w:rsid w:val="00CA203E"/>
    <w:rsid w:val="00CA4487"/>
    <w:rsid w:val="00CA7260"/>
    <w:rsid w:val="00CB271B"/>
    <w:rsid w:val="00CB4BA4"/>
    <w:rsid w:val="00CB6A58"/>
    <w:rsid w:val="00CD2119"/>
    <w:rsid w:val="00CD32D1"/>
    <w:rsid w:val="00CD549B"/>
    <w:rsid w:val="00CE147E"/>
    <w:rsid w:val="00CE2211"/>
    <w:rsid w:val="00CE42AC"/>
    <w:rsid w:val="00CF31DC"/>
    <w:rsid w:val="00D0331B"/>
    <w:rsid w:val="00D06C95"/>
    <w:rsid w:val="00D07B88"/>
    <w:rsid w:val="00D11514"/>
    <w:rsid w:val="00D1376D"/>
    <w:rsid w:val="00D159C6"/>
    <w:rsid w:val="00D1648B"/>
    <w:rsid w:val="00D20E5B"/>
    <w:rsid w:val="00D216D7"/>
    <w:rsid w:val="00D224F4"/>
    <w:rsid w:val="00D2359D"/>
    <w:rsid w:val="00D236B8"/>
    <w:rsid w:val="00D24AD7"/>
    <w:rsid w:val="00D31710"/>
    <w:rsid w:val="00D34293"/>
    <w:rsid w:val="00D3751A"/>
    <w:rsid w:val="00D406E6"/>
    <w:rsid w:val="00D43C02"/>
    <w:rsid w:val="00D4712B"/>
    <w:rsid w:val="00D51E98"/>
    <w:rsid w:val="00D530E5"/>
    <w:rsid w:val="00D54848"/>
    <w:rsid w:val="00D55A94"/>
    <w:rsid w:val="00D56536"/>
    <w:rsid w:val="00D577E8"/>
    <w:rsid w:val="00D64666"/>
    <w:rsid w:val="00D703BC"/>
    <w:rsid w:val="00D7405C"/>
    <w:rsid w:val="00D7595B"/>
    <w:rsid w:val="00D76CB4"/>
    <w:rsid w:val="00D84219"/>
    <w:rsid w:val="00D84D03"/>
    <w:rsid w:val="00D8527F"/>
    <w:rsid w:val="00D860DA"/>
    <w:rsid w:val="00D862C5"/>
    <w:rsid w:val="00D86A0B"/>
    <w:rsid w:val="00D969DB"/>
    <w:rsid w:val="00D96A70"/>
    <w:rsid w:val="00DA5F18"/>
    <w:rsid w:val="00DA6C43"/>
    <w:rsid w:val="00DB2B7A"/>
    <w:rsid w:val="00DB30C3"/>
    <w:rsid w:val="00DB6B45"/>
    <w:rsid w:val="00DB6FAD"/>
    <w:rsid w:val="00DB727C"/>
    <w:rsid w:val="00DC201D"/>
    <w:rsid w:val="00DC426E"/>
    <w:rsid w:val="00DC4603"/>
    <w:rsid w:val="00DC461F"/>
    <w:rsid w:val="00DD6C8F"/>
    <w:rsid w:val="00DE5A73"/>
    <w:rsid w:val="00DF05A9"/>
    <w:rsid w:val="00DF3024"/>
    <w:rsid w:val="00E021F5"/>
    <w:rsid w:val="00E02346"/>
    <w:rsid w:val="00E02BE6"/>
    <w:rsid w:val="00E04C52"/>
    <w:rsid w:val="00E11CBF"/>
    <w:rsid w:val="00E159F0"/>
    <w:rsid w:val="00E1610E"/>
    <w:rsid w:val="00E16D9F"/>
    <w:rsid w:val="00E20D69"/>
    <w:rsid w:val="00E21BF1"/>
    <w:rsid w:val="00E225EC"/>
    <w:rsid w:val="00E238CD"/>
    <w:rsid w:val="00E243FB"/>
    <w:rsid w:val="00E27632"/>
    <w:rsid w:val="00E42CEC"/>
    <w:rsid w:val="00E51D8D"/>
    <w:rsid w:val="00E53AEB"/>
    <w:rsid w:val="00E60A99"/>
    <w:rsid w:val="00E631A5"/>
    <w:rsid w:val="00E638F3"/>
    <w:rsid w:val="00E6660B"/>
    <w:rsid w:val="00E723D5"/>
    <w:rsid w:val="00E734E5"/>
    <w:rsid w:val="00E80608"/>
    <w:rsid w:val="00E82FE1"/>
    <w:rsid w:val="00E840B1"/>
    <w:rsid w:val="00E841E0"/>
    <w:rsid w:val="00E91404"/>
    <w:rsid w:val="00E93462"/>
    <w:rsid w:val="00E93F47"/>
    <w:rsid w:val="00EA1656"/>
    <w:rsid w:val="00EA33AE"/>
    <w:rsid w:val="00EA3480"/>
    <w:rsid w:val="00EA471B"/>
    <w:rsid w:val="00EA5869"/>
    <w:rsid w:val="00EA6811"/>
    <w:rsid w:val="00EA7B84"/>
    <w:rsid w:val="00EB15A5"/>
    <w:rsid w:val="00EB17C7"/>
    <w:rsid w:val="00EB3272"/>
    <w:rsid w:val="00EB639C"/>
    <w:rsid w:val="00EC0781"/>
    <w:rsid w:val="00EC2539"/>
    <w:rsid w:val="00EC6C38"/>
    <w:rsid w:val="00EC6D72"/>
    <w:rsid w:val="00EC786A"/>
    <w:rsid w:val="00ED13D6"/>
    <w:rsid w:val="00ED1FE3"/>
    <w:rsid w:val="00ED5D0B"/>
    <w:rsid w:val="00EE22EB"/>
    <w:rsid w:val="00EE6259"/>
    <w:rsid w:val="00EF0A04"/>
    <w:rsid w:val="00EF1EF7"/>
    <w:rsid w:val="00EF6C69"/>
    <w:rsid w:val="00F01149"/>
    <w:rsid w:val="00F040BA"/>
    <w:rsid w:val="00F11AE3"/>
    <w:rsid w:val="00F12242"/>
    <w:rsid w:val="00F12B53"/>
    <w:rsid w:val="00F25AB2"/>
    <w:rsid w:val="00F25BA2"/>
    <w:rsid w:val="00F264E7"/>
    <w:rsid w:val="00F3014B"/>
    <w:rsid w:val="00F30AE2"/>
    <w:rsid w:val="00F4482D"/>
    <w:rsid w:val="00F44C00"/>
    <w:rsid w:val="00F50D5A"/>
    <w:rsid w:val="00F565E2"/>
    <w:rsid w:val="00F57836"/>
    <w:rsid w:val="00F61D0D"/>
    <w:rsid w:val="00F675E9"/>
    <w:rsid w:val="00F703EA"/>
    <w:rsid w:val="00F733BA"/>
    <w:rsid w:val="00F73F7A"/>
    <w:rsid w:val="00F77BAC"/>
    <w:rsid w:val="00F8184C"/>
    <w:rsid w:val="00F82D35"/>
    <w:rsid w:val="00F90E7D"/>
    <w:rsid w:val="00F930B0"/>
    <w:rsid w:val="00F94D3A"/>
    <w:rsid w:val="00F95DDB"/>
    <w:rsid w:val="00F95F37"/>
    <w:rsid w:val="00FA527F"/>
    <w:rsid w:val="00FA68E8"/>
    <w:rsid w:val="00FB0D2D"/>
    <w:rsid w:val="00FB2D1E"/>
    <w:rsid w:val="00FB3E7D"/>
    <w:rsid w:val="00FB5548"/>
    <w:rsid w:val="00FB5BDA"/>
    <w:rsid w:val="00FB5ED1"/>
    <w:rsid w:val="00FC231D"/>
    <w:rsid w:val="00FC5E17"/>
    <w:rsid w:val="00FD1B70"/>
    <w:rsid w:val="00FD24CF"/>
    <w:rsid w:val="00FD5E9D"/>
    <w:rsid w:val="00FE4FCD"/>
    <w:rsid w:val="00FF6E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D79D1CD"/>
  <w15:chartTrackingRefBased/>
  <w15:docId w15:val="{7D73748A-C4A2-4B33-AE33-22D4579A9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A36"/>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uiPriority w:val="39"/>
    <w:rsid w:val="001A3CA3"/>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C97A9A"/>
    <w:rPr>
      <w:rFonts w:ascii="Times New Roman" w:hAnsi="Times New Roman" w:cs="Times New Roman" w:hint="default"/>
      <w:b w:val="0"/>
      <w:bCs w:val="0"/>
      <w:i w:val="0"/>
      <w:iCs w:val="0"/>
      <w:color w:val="000000"/>
      <w:sz w:val="20"/>
      <w:szCs w:val="20"/>
    </w:rPr>
  </w:style>
  <w:style w:type="character" w:customStyle="1" w:styleId="fontstyle21">
    <w:name w:val="fontstyle21"/>
    <w:rsid w:val="00F733BA"/>
    <w:rPr>
      <w:rFonts w:ascii="Times New Roman" w:hAnsi="Times New Roman" w:cs="Times New Roman" w:hint="default"/>
      <w:b w:val="0"/>
      <w:bCs w:val="0"/>
      <w:i/>
      <w:iCs/>
      <w:color w:val="000000"/>
      <w:sz w:val="20"/>
      <w:szCs w:val="20"/>
    </w:rPr>
  </w:style>
  <w:style w:type="character" w:styleId="CommentReference">
    <w:name w:val="annotation reference"/>
    <w:basedOn w:val="DefaultParagraphFont"/>
    <w:rsid w:val="00B4492D"/>
    <w:rPr>
      <w:sz w:val="16"/>
      <w:szCs w:val="16"/>
    </w:rPr>
  </w:style>
  <w:style w:type="paragraph" w:styleId="CommentText">
    <w:name w:val="annotation text"/>
    <w:basedOn w:val="Normal"/>
    <w:link w:val="CommentTextChar"/>
    <w:rsid w:val="00B4492D"/>
  </w:style>
  <w:style w:type="character" w:customStyle="1" w:styleId="CommentTextChar">
    <w:name w:val="Comment Text Char"/>
    <w:basedOn w:val="DefaultParagraphFont"/>
    <w:link w:val="CommentText"/>
    <w:rsid w:val="00B4492D"/>
    <w:rPr>
      <w:lang w:val="en-US" w:eastAsia="en-US"/>
    </w:rPr>
  </w:style>
  <w:style w:type="paragraph" w:styleId="CommentSubject">
    <w:name w:val="annotation subject"/>
    <w:basedOn w:val="CommentText"/>
    <w:next w:val="CommentText"/>
    <w:link w:val="CommentSubjectChar"/>
    <w:semiHidden/>
    <w:unhideWhenUsed/>
    <w:rsid w:val="00B4492D"/>
    <w:rPr>
      <w:b/>
      <w:bCs/>
    </w:rPr>
  </w:style>
  <w:style w:type="character" w:customStyle="1" w:styleId="CommentSubjectChar">
    <w:name w:val="Comment Subject Char"/>
    <w:basedOn w:val="CommentTextChar"/>
    <w:link w:val="CommentSubject"/>
    <w:semiHidden/>
    <w:rsid w:val="00B4492D"/>
    <w:rPr>
      <w:b/>
      <w:bCs/>
      <w:lang w:val="en-US" w:eastAsia="en-US"/>
    </w:rPr>
  </w:style>
  <w:style w:type="paragraph" w:styleId="BalloonText">
    <w:name w:val="Balloon Text"/>
    <w:basedOn w:val="Normal"/>
    <w:link w:val="BalloonTextChar"/>
    <w:semiHidden/>
    <w:unhideWhenUsed/>
    <w:rsid w:val="00B4492D"/>
    <w:rPr>
      <w:rFonts w:ascii="Segoe UI" w:hAnsi="Segoe UI" w:cs="Segoe UI"/>
      <w:sz w:val="18"/>
      <w:szCs w:val="18"/>
    </w:rPr>
  </w:style>
  <w:style w:type="character" w:customStyle="1" w:styleId="BalloonTextChar">
    <w:name w:val="Balloon Text Char"/>
    <w:basedOn w:val="DefaultParagraphFont"/>
    <w:link w:val="BalloonText"/>
    <w:semiHidden/>
    <w:rsid w:val="00B4492D"/>
    <w:rPr>
      <w:rFonts w:ascii="Segoe UI" w:hAnsi="Segoe UI" w:cs="Segoe UI"/>
      <w:sz w:val="18"/>
      <w:szCs w:val="18"/>
      <w:lang w:val="en-US" w:eastAsia="en-US"/>
    </w:rPr>
  </w:style>
  <w:style w:type="paragraph" w:styleId="ListParagraph">
    <w:name w:val="List Paragraph"/>
    <w:aliases w:val="Body of text,List Paragraph1,Colorful List - Accent 11,Body of text+1,Body of text+2,Body of text+3,List Paragraph11"/>
    <w:basedOn w:val="Normal"/>
    <w:link w:val="ListParagraphChar"/>
    <w:uiPriority w:val="34"/>
    <w:qFormat/>
    <w:rsid w:val="008C504C"/>
    <w:pPr>
      <w:spacing w:after="160" w:line="259" w:lineRule="auto"/>
      <w:ind w:left="720"/>
      <w:contextualSpacing/>
      <w:jc w:val="left"/>
    </w:pPr>
    <w:rPr>
      <w:rFonts w:asciiTheme="minorHAnsi" w:eastAsiaTheme="minorHAnsi" w:hAnsiTheme="minorHAnsi" w:cstheme="minorBidi"/>
      <w:sz w:val="22"/>
      <w:szCs w:val="22"/>
      <w:lang w:val="id-ID"/>
    </w:rPr>
  </w:style>
  <w:style w:type="character" w:customStyle="1" w:styleId="ListParagraphChar">
    <w:name w:val="List Paragraph Char"/>
    <w:aliases w:val="Body of text Char,List Paragraph1 Char,Colorful List - Accent 11 Char,Body of text+1 Char,Body of text+2 Char,Body of text+3 Char,List Paragraph11 Char"/>
    <w:link w:val="ListParagraph"/>
    <w:uiPriority w:val="34"/>
    <w:qFormat/>
    <w:locked/>
    <w:rsid w:val="008C504C"/>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740699">
      <w:bodyDiv w:val="1"/>
      <w:marLeft w:val="0"/>
      <w:marRight w:val="0"/>
      <w:marTop w:val="0"/>
      <w:marBottom w:val="0"/>
      <w:divBdr>
        <w:top w:val="none" w:sz="0" w:space="0" w:color="auto"/>
        <w:left w:val="none" w:sz="0" w:space="0" w:color="auto"/>
        <w:bottom w:val="none" w:sz="0" w:space="0" w:color="auto"/>
        <w:right w:val="none" w:sz="0" w:space="0" w:color="auto"/>
      </w:divBdr>
    </w:div>
    <w:div w:id="1167551449">
      <w:bodyDiv w:val="1"/>
      <w:marLeft w:val="0"/>
      <w:marRight w:val="0"/>
      <w:marTop w:val="0"/>
      <w:marBottom w:val="0"/>
      <w:divBdr>
        <w:top w:val="none" w:sz="0" w:space="0" w:color="auto"/>
        <w:left w:val="none" w:sz="0" w:space="0" w:color="auto"/>
        <w:bottom w:val="none" w:sz="0" w:space="0" w:color="auto"/>
        <w:right w:val="none" w:sz="0" w:space="0" w:color="auto"/>
      </w:divBdr>
    </w:div>
    <w:div w:id="2112505516">
      <w:bodyDiv w:val="1"/>
      <w:marLeft w:val="0"/>
      <w:marRight w:val="0"/>
      <w:marTop w:val="0"/>
      <w:marBottom w:val="0"/>
      <w:divBdr>
        <w:top w:val="none" w:sz="0" w:space="0" w:color="auto"/>
        <w:left w:val="none" w:sz="0" w:space="0" w:color="auto"/>
        <w:bottom w:val="none" w:sz="0" w:space="0" w:color="auto"/>
        <w:right w:val="none" w:sz="0" w:space="0" w:color="auto"/>
      </w:divBdr>
      <w:divsChild>
        <w:div w:id="244808531">
          <w:marLeft w:val="547"/>
          <w:marRight w:val="0"/>
          <w:marTop w:val="0"/>
          <w:marBottom w:val="0"/>
          <w:divBdr>
            <w:top w:val="none" w:sz="0" w:space="0" w:color="auto"/>
            <w:left w:val="none" w:sz="0" w:space="0" w:color="auto"/>
            <w:bottom w:val="none" w:sz="0" w:space="0" w:color="auto"/>
            <w:right w:val="none" w:sz="0" w:space="0" w:color="auto"/>
          </w:divBdr>
        </w:div>
        <w:div w:id="345865538">
          <w:marLeft w:val="547"/>
          <w:marRight w:val="0"/>
          <w:marTop w:val="0"/>
          <w:marBottom w:val="0"/>
          <w:divBdr>
            <w:top w:val="none" w:sz="0" w:space="0" w:color="auto"/>
            <w:left w:val="none" w:sz="0" w:space="0" w:color="auto"/>
            <w:bottom w:val="none" w:sz="0" w:space="0" w:color="auto"/>
            <w:right w:val="none" w:sz="0" w:space="0" w:color="auto"/>
          </w:divBdr>
        </w:div>
        <w:div w:id="636495124">
          <w:marLeft w:val="547"/>
          <w:marRight w:val="0"/>
          <w:marTop w:val="0"/>
          <w:marBottom w:val="0"/>
          <w:divBdr>
            <w:top w:val="none" w:sz="0" w:space="0" w:color="auto"/>
            <w:left w:val="none" w:sz="0" w:space="0" w:color="auto"/>
            <w:bottom w:val="none" w:sz="0" w:space="0" w:color="auto"/>
            <w:right w:val="none" w:sz="0" w:space="0" w:color="auto"/>
          </w:divBdr>
        </w:div>
        <w:div w:id="1127968015">
          <w:marLeft w:val="547"/>
          <w:marRight w:val="0"/>
          <w:marTop w:val="0"/>
          <w:marBottom w:val="0"/>
          <w:divBdr>
            <w:top w:val="none" w:sz="0" w:space="0" w:color="auto"/>
            <w:left w:val="none" w:sz="0" w:space="0" w:color="auto"/>
            <w:bottom w:val="none" w:sz="0" w:space="0" w:color="auto"/>
            <w:right w:val="none" w:sz="0" w:space="0" w:color="auto"/>
          </w:divBdr>
        </w:div>
        <w:div w:id="179544214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hyperlink" Target="https://jurnalmahasiswa.unesa.ac.id/index.php/jurnal-pendidikan-khusus/article/view/15679"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33" Type="http://schemas.openxmlformats.org/officeDocument/2006/relationships/hyperlink" Target="https://doi.org/10.1016/j.compedu.2012.11.016" TargetMode="External"/><Relationship Id="rId38" Type="http://schemas.openxmlformats.org/officeDocument/2006/relationships/header" Target="header5.xml"/><Relationship Id="rId2" Type="http://schemas.openxmlformats.org/officeDocument/2006/relationships/numbering" Target="numbering.xml"/><Relationship Id="rId20" Type="http://schemas.openxmlformats.org/officeDocument/2006/relationships/image" Target="media/image5.jpeg"/><Relationship Id="rId29" Type="http://schemas.openxmlformats.org/officeDocument/2006/relationships/image" Target="media/image16.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32" Type="http://schemas.openxmlformats.org/officeDocument/2006/relationships/image" Target="media/image8.jpeg"/><Relationship Id="rId37" Type="http://schemas.openxmlformats.org/officeDocument/2006/relationships/header" Target="header4.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36" Type="http://schemas.openxmlformats.org/officeDocument/2006/relationships/hyperlink" Target="https://doi.org/10.30999/jpkm.v7i2.177" TargetMode="Externa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dewikomalasari@unesa.ac.id" TargetMode="External"/><Relationship Id="rId14" Type="http://schemas.openxmlformats.org/officeDocument/2006/relationships/image" Target="media/image1.jpeg"/><Relationship Id="rId30" Type="http://schemas.openxmlformats.org/officeDocument/2006/relationships/image" Target="media/image17.jpeg"/><Relationship Id="rId35" Type="http://schemas.openxmlformats.org/officeDocument/2006/relationships/hyperlink" Target="http://jurnal.fkip.unila.ac.id/index.php/PAUD/article/downloadSuppFile/19477/3513" TargetMode="External"/><Relationship Id="rId8" Type="http://schemas.openxmlformats.org/officeDocument/2006/relationships/hyperlink" Target="mailto:Rohmatul.17010684044@mhs.unesa.ac.id" TargetMode="External"/></Relationships>
</file>

<file path=word/_rels/header4.xml.rels><?xml version="1.0" encoding="UTF-8" standalone="yes"?>
<Relationships xmlns="http://schemas.openxmlformats.org/package/2006/relationships"><Relationship Id="rId1" Type="http://schemas.openxmlformats.org/officeDocument/2006/relationships/image" Target="media/image9.jpeg"/></Relationships>
</file>

<file path=word/_rels/header5.xml.rels><?xml version="1.0" encoding="UTF-8" standalone="yes"?>
<Relationships xmlns="http://schemas.openxmlformats.org/package/2006/relationships"><Relationship Id="rId1" Type="http://schemas.openxmlformats.org/officeDocument/2006/relationships/image" Target="media/image9.jpeg"/></Relationships>
</file>

<file path=word/_rels/header6.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DB276-DCB6-405A-A1FE-3D5416D50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1</Pages>
  <Words>8791</Words>
  <Characters>5010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reviewer</cp:lastModifiedBy>
  <cp:revision>5</cp:revision>
  <cp:lastPrinted>2021-05-25T09:28:00Z</cp:lastPrinted>
  <dcterms:created xsi:type="dcterms:W3CDTF">2021-05-25T03:45:00Z</dcterms:created>
  <dcterms:modified xsi:type="dcterms:W3CDTF">2021-05-2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43d2ca-7ad4-33cd-b753-6dddac01c353</vt:lpwstr>
  </property>
  <property fmtid="{D5CDD505-2E9C-101B-9397-08002B2CF9AE}" pid="24" name="Mendeley Citation Style_1">
    <vt:lpwstr>http://www.zotero.org/styles/apa</vt:lpwstr>
  </property>
</Properties>
</file>